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B25B21C"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ins w:id="0" w:author="Vijay Singh" w:date="2021-08-15T08:30:00Z">
        <w:r w:rsidR="0097581F">
          <w:rPr>
            <w:rFonts w:ascii="Times New Roman" w:hAnsi="Times New Roman"/>
            <w:sz w:val="22"/>
            <w:szCs w:val="22"/>
          </w:rPr>
          <w:t xml:space="preserve"> where observers report perceived </w:t>
        </w:r>
        <w:commentRangeStart w:id="1"/>
        <w:r w:rsidR="00894410">
          <w:rPr>
            <w:rFonts w:ascii="Times New Roman" w:hAnsi="Times New Roman"/>
            <w:sz w:val="22"/>
            <w:szCs w:val="22"/>
          </w:rPr>
          <w:t>estimate</w:t>
        </w:r>
      </w:ins>
      <w:commentRangeEnd w:id="1"/>
      <w:ins w:id="2" w:author="Vijay Singh" w:date="2021-08-15T08:31:00Z">
        <w:r w:rsidR="00894410">
          <w:rPr>
            <w:rStyle w:val="CommentReference"/>
            <w:rFonts w:ascii="Times New Roman" w:hAnsi="Times New Roman" w:cs="Times New Roman"/>
            <w:color w:val="auto"/>
            <w14:textOutline w14:w="0" w14:cap="rnd" w14:cmpd="sng" w14:algn="ctr">
              <w14:noFill/>
              <w14:prstDash w14:val="solid"/>
              <w14:bevel/>
            </w14:textOutline>
          </w:rPr>
          <w:commentReference w:id="1"/>
        </w:r>
      </w:ins>
      <w:ins w:id="3" w:author="Vijay Singh" w:date="2021-08-15T08:33:00Z">
        <w:r w:rsidR="00894410">
          <w:rPr>
            <w:rFonts w:ascii="Times New Roman" w:hAnsi="Times New Roman"/>
            <w:sz w:val="22"/>
            <w:szCs w:val="22"/>
          </w:rPr>
          <w:t>s</w:t>
        </w:r>
      </w:ins>
      <w:r w:rsidR="00117E50">
        <w:rPr>
          <w:rFonts w:ascii="Times New Roman" w:hAnsi="Times New Roman"/>
          <w:sz w:val="22"/>
          <w:szCs w:val="22"/>
        </w:rPr>
        <w:t>.</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w:t>
      </w:r>
      <w:r w:rsidR="002E6550">
        <w:rPr>
          <w:rFonts w:ascii="Times New Roman" w:hAnsi="Times New Roman"/>
          <w:sz w:val="22"/>
          <w:szCs w:val="22"/>
        </w:rPr>
        <w:lastRenderedPageBreak/>
        <w:t xml:space="preserve">higher slopes leading to larger response changes for a fixed stimulus change 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005B384B"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w:t>
      </w:r>
      <w:ins w:id="4" w:author="Vijay Singh" w:date="2021-09-04T22:36:00Z">
        <w:r w:rsidR="00B1511D">
          <w:rPr>
            <w:rFonts w:ascii="Times New Roman" w:hAnsi="Times New Roman"/>
            <w:sz w:val="22"/>
            <w:szCs w:val="22"/>
          </w:rPr>
          <w:t xml:space="preserve">We also </w:t>
        </w:r>
      </w:ins>
      <w:ins w:id="5" w:author="Vijay Singh" w:date="2021-09-04T22:37:00Z">
        <w:r w:rsidR="00131E99">
          <w:rPr>
            <w:rFonts w:ascii="Times New Roman" w:hAnsi="Times New Roman"/>
            <w:sz w:val="22"/>
            <w:szCs w:val="22"/>
          </w:rPr>
          <w:t xml:space="preserve">develop a theoretical framework </w:t>
        </w:r>
      </w:ins>
      <w:ins w:id="6" w:author="Vijay Singh" w:date="2021-09-04T22:38:00Z">
        <w:r w:rsidR="00131E99">
          <w:rPr>
            <w:rFonts w:ascii="Times New Roman" w:hAnsi="Times New Roman"/>
            <w:sz w:val="22"/>
            <w:szCs w:val="22"/>
          </w:rPr>
          <w:t xml:space="preserve">based on the theory of signal detection </w:t>
        </w:r>
      </w:ins>
      <w:ins w:id="7" w:author="Vijay Singh" w:date="2021-09-04T22:37:00Z">
        <w:r w:rsidR="00131E99">
          <w:rPr>
            <w:rFonts w:ascii="Times New Roman" w:hAnsi="Times New Roman"/>
            <w:sz w:val="22"/>
            <w:szCs w:val="22"/>
          </w:rPr>
          <w:t xml:space="preserve">to relate thresholds of the task-relevant property to the </w:t>
        </w:r>
      </w:ins>
      <w:ins w:id="8" w:author="Vijay Singh" w:date="2021-09-04T22:38:00Z">
        <w:r w:rsidR="002306D9">
          <w:rPr>
            <w:rFonts w:ascii="Times New Roman" w:hAnsi="Times New Roman"/>
            <w:sz w:val="22"/>
            <w:szCs w:val="22"/>
          </w:rPr>
          <w:t xml:space="preserve">amount of </w:t>
        </w:r>
      </w:ins>
      <w:ins w:id="9" w:author="Vijay Singh" w:date="2021-09-04T22:37:00Z">
        <w:r w:rsidR="00131E99">
          <w:rPr>
            <w:rFonts w:ascii="Times New Roman" w:hAnsi="Times New Roman"/>
            <w:sz w:val="22"/>
            <w:szCs w:val="22"/>
          </w:rPr>
          <w:t>var</w:t>
        </w:r>
      </w:ins>
      <w:ins w:id="10" w:author="Vijay Singh" w:date="2021-09-04T22:38:00Z">
        <w:r w:rsidR="00131E99">
          <w:rPr>
            <w:rFonts w:ascii="Times New Roman" w:hAnsi="Times New Roman"/>
            <w:sz w:val="22"/>
            <w:szCs w:val="22"/>
          </w:rPr>
          <w:t>i</w:t>
        </w:r>
      </w:ins>
      <w:ins w:id="11" w:author="Vijay Singh" w:date="2021-09-04T22:37:00Z">
        <w:r w:rsidR="00131E99">
          <w:rPr>
            <w:rFonts w:ascii="Times New Roman" w:hAnsi="Times New Roman"/>
            <w:sz w:val="22"/>
            <w:szCs w:val="22"/>
          </w:rPr>
          <w:t xml:space="preserve">ation </w:t>
        </w:r>
      </w:ins>
      <w:ins w:id="12" w:author="Vijay Singh" w:date="2021-09-04T22:38:00Z">
        <w:r w:rsidR="002306D9">
          <w:rPr>
            <w:rFonts w:ascii="Times New Roman" w:hAnsi="Times New Roman"/>
            <w:sz w:val="22"/>
            <w:szCs w:val="22"/>
          </w:rPr>
          <w:t xml:space="preserve">in task-irrelevant property. </w:t>
        </w:r>
      </w:ins>
      <w:r w:rsidR="00301CA7">
        <w:rPr>
          <w:rFonts w:ascii="Times New Roman" w:hAnsi="Times New Roman"/>
          <w:sz w:val="22"/>
          <w:szCs w:val="22"/>
        </w:rPr>
        <w:t>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ins w:id="13" w:author="Vijay Singh" w:date="2021-09-04T14:45:00Z">
        <w:r w:rsidR="006868AB">
          <w:rPr>
            <w:rFonts w:ascii="Times New Roman" w:hAnsi="Times New Roman"/>
            <w:sz w:val="22"/>
            <w:szCs w:val="22"/>
          </w:rPr>
          <w:t>Finally,</w:t>
        </w:r>
      </w:ins>
      <w:ins w:id="14" w:author="Vijay Singh" w:date="2021-08-15T08:55:00Z">
        <w:r w:rsidR="00B60067">
          <w:rPr>
            <w:rFonts w:ascii="Times New Roman" w:hAnsi="Times New Roman"/>
            <w:sz w:val="22"/>
            <w:szCs w:val="22"/>
          </w:rPr>
          <w:t xml:space="preserve"> we develop </w:t>
        </w:r>
      </w:ins>
      <w:ins w:id="15" w:author="Vijay Singh" w:date="2021-09-04T16:46:00Z">
        <w:r w:rsidR="00765D07">
          <w:rPr>
            <w:rFonts w:ascii="Times New Roman" w:hAnsi="Times New Roman"/>
            <w:sz w:val="22"/>
            <w:szCs w:val="22"/>
          </w:rPr>
          <w:t>a computational model</w:t>
        </w:r>
      </w:ins>
      <w:ins w:id="16" w:author="Vijay Singh" w:date="2021-08-15T08:56:00Z">
        <w:r w:rsidR="00B60067">
          <w:rPr>
            <w:rFonts w:ascii="Times New Roman" w:hAnsi="Times New Roman"/>
            <w:sz w:val="22"/>
            <w:szCs w:val="22"/>
          </w:rPr>
          <w:t xml:space="preserve"> </w:t>
        </w:r>
      </w:ins>
      <w:ins w:id="17" w:author="Vijay Singh" w:date="2021-09-04T22:43:00Z">
        <w:r w:rsidR="004A1653">
          <w:rPr>
            <w:rFonts w:ascii="Times New Roman" w:hAnsi="Times New Roman"/>
            <w:sz w:val="22"/>
            <w:szCs w:val="22"/>
          </w:rPr>
          <w:t>that quantitatively relates</w:t>
        </w:r>
      </w:ins>
      <w:ins w:id="18" w:author="Vijay Singh" w:date="2021-09-04T22:39:00Z">
        <w:r w:rsidR="001B46CD">
          <w:rPr>
            <w:rFonts w:ascii="Times New Roman" w:hAnsi="Times New Roman"/>
            <w:sz w:val="22"/>
            <w:szCs w:val="22"/>
          </w:rPr>
          <w:t xml:space="preserve"> </w:t>
        </w:r>
      </w:ins>
      <w:ins w:id="19" w:author="Vijay Singh" w:date="2021-09-04T16:48:00Z">
        <w:r w:rsidR="00AF185C">
          <w:rPr>
            <w:rFonts w:ascii="Times New Roman" w:hAnsi="Times New Roman"/>
            <w:sz w:val="22"/>
            <w:szCs w:val="22"/>
          </w:rPr>
          <w:t>object</w:t>
        </w:r>
        <w:r w:rsidR="00A20ED7">
          <w:rPr>
            <w:rFonts w:ascii="Times New Roman" w:hAnsi="Times New Roman"/>
            <w:sz w:val="22"/>
            <w:szCs w:val="22"/>
          </w:rPr>
          <w:t>-</w:t>
        </w:r>
      </w:ins>
      <w:ins w:id="20" w:author="Vijay Singh" w:date="2021-09-04T14:46:00Z">
        <w:r w:rsidR="00F15A79">
          <w:rPr>
            <w:rFonts w:ascii="Times New Roman" w:hAnsi="Times New Roman"/>
            <w:sz w:val="22"/>
            <w:szCs w:val="22"/>
          </w:rPr>
          <w:t xml:space="preserve">extrinsic </w:t>
        </w:r>
      </w:ins>
      <w:ins w:id="21" w:author="Vijay Singh" w:date="2021-09-04T16:49:00Z">
        <w:r w:rsidR="00211B11">
          <w:rPr>
            <w:rFonts w:ascii="Times New Roman" w:hAnsi="Times New Roman"/>
            <w:sz w:val="22"/>
            <w:szCs w:val="22"/>
          </w:rPr>
          <w:t>variation</w:t>
        </w:r>
      </w:ins>
      <w:ins w:id="22" w:author="Vijay Singh" w:date="2021-09-04T22:39:00Z">
        <w:r w:rsidR="00346BC9">
          <w:rPr>
            <w:rFonts w:ascii="Times New Roman" w:hAnsi="Times New Roman"/>
            <w:sz w:val="22"/>
            <w:szCs w:val="22"/>
          </w:rPr>
          <w:t>s</w:t>
        </w:r>
      </w:ins>
      <w:ins w:id="23" w:author="Vijay Singh" w:date="2021-08-15T08:57:00Z">
        <w:r w:rsidR="00B60067">
          <w:rPr>
            <w:rFonts w:ascii="Times New Roman" w:hAnsi="Times New Roman"/>
            <w:sz w:val="22"/>
            <w:szCs w:val="22"/>
          </w:rPr>
          <w:t xml:space="preserve"> to </w:t>
        </w:r>
      </w:ins>
      <w:ins w:id="24" w:author="Vijay Singh" w:date="2021-09-04T16:49:00Z">
        <w:r w:rsidR="00C4520A">
          <w:rPr>
            <w:rFonts w:ascii="Times New Roman" w:hAnsi="Times New Roman"/>
            <w:sz w:val="22"/>
            <w:szCs w:val="22"/>
          </w:rPr>
          <w:t xml:space="preserve">the </w:t>
        </w:r>
      </w:ins>
      <w:ins w:id="25" w:author="Vijay Singh" w:date="2021-09-04T16:50:00Z">
        <w:r w:rsidR="001B3FD2">
          <w:rPr>
            <w:rFonts w:ascii="Times New Roman" w:hAnsi="Times New Roman"/>
            <w:sz w:val="22"/>
            <w:szCs w:val="22"/>
          </w:rPr>
          <w:t>object-intrinsic</w:t>
        </w:r>
        <w:r w:rsidR="001B3FD2">
          <w:rPr>
            <w:rFonts w:ascii="Times New Roman" w:hAnsi="Times New Roman"/>
            <w:sz w:val="22"/>
            <w:szCs w:val="22"/>
          </w:rPr>
          <w:t xml:space="preserve"> </w:t>
        </w:r>
      </w:ins>
      <w:ins w:id="26" w:author="Vijay Singh" w:date="2021-09-04T16:49:00Z">
        <w:r w:rsidR="00C4520A">
          <w:rPr>
            <w:rFonts w:ascii="Times New Roman" w:hAnsi="Times New Roman"/>
            <w:sz w:val="22"/>
            <w:szCs w:val="22"/>
          </w:rPr>
          <w:t>noise in the</w:t>
        </w:r>
      </w:ins>
      <w:ins w:id="27" w:author="Vijay Singh" w:date="2021-09-04T16:50:00Z">
        <w:r w:rsidR="00C4520A">
          <w:rPr>
            <w:rFonts w:ascii="Times New Roman" w:hAnsi="Times New Roman"/>
            <w:sz w:val="22"/>
            <w:szCs w:val="22"/>
          </w:rPr>
          <w:t xml:space="preserve"> </w:t>
        </w:r>
        <w:r w:rsidR="001B3FD2">
          <w:rPr>
            <w:rFonts w:ascii="Times New Roman" w:hAnsi="Times New Roman"/>
            <w:sz w:val="22"/>
            <w:szCs w:val="22"/>
          </w:rPr>
          <w:t>task</w:t>
        </w:r>
      </w:ins>
      <w:ins w:id="28" w:author="Vijay Singh" w:date="2021-08-15T08:57:00Z">
        <w:r w:rsidR="00B60067">
          <w:rPr>
            <w:rFonts w:ascii="Times New Roman" w:hAnsi="Times New Roman"/>
            <w:sz w:val="22"/>
            <w:szCs w:val="22"/>
          </w:rPr>
          <w:t xml:space="preserve">. </w:t>
        </w:r>
      </w:ins>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11CB936A" w14:textId="4EBFF356"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2 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rFonts w:ascii="Times New Roman" w:hAnsi="Times New Roman"/>
          <w:b/>
          <w:bCs/>
          <w:sz w:val="22"/>
          <w:szCs w:val="22"/>
        </w:rPr>
      </w:pPr>
      <w:r>
        <w:rPr>
          <w:rFonts w:ascii="Times New Roman" w:hAnsi="Times New Roman"/>
          <w:b/>
          <w:bCs/>
          <w:sz w:val="22"/>
          <w:szCs w:val="22"/>
        </w:rPr>
        <w:t xml:space="preserve">2.2 </w:t>
      </w:r>
      <w:r w:rsidR="00E300F3">
        <w:rPr>
          <w:rFonts w:ascii="Times New Roman" w:hAnsi="Times New Roman"/>
          <w:b/>
          <w:bCs/>
          <w:sz w:val="22"/>
          <w:szCs w:val="22"/>
        </w:rPr>
        <w:t>Experiment Overview</w:t>
      </w:r>
    </w:p>
    <w:p w14:paraId="2ADDC316" w14:textId="6126CA04" w:rsidR="00E300F3" w:rsidRPr="00FE6BB9" w:rsidRDefault="00603705" w:rsidP="00E44C2F">
      <w:pPr>
        <w:pStyle w:val="NormalWeb"/>
      </w:pPr>
      <w:r>
        <w:rPr>
          <w:sz w:val="22"/>
          <w:szCs w:val="22"/>
        </w:rPr>
        <w:t>The broad aim of th</w:t>
      </w:r>
      <w:r w:rsidR="003F2571">
        <w:rPr>
          <w:sz w:val="22"/>
          <w:szCs w:val="22"/>
        </w:rPr>
        <w:t>is</w:t>
      </w:r>
      <w:r>
        <w:rPr>
          <w:sz w:val="22"/>
          <w:szCs w:val="22"/>
        </w:rPr>
        <w:t xml:space="preserve"> </w:t>
      </w:r>
      <w:del w:id="29" w:author="Vijay Singh" w:date="2021-08-15T08:59:00Z">
        <w:r w:rsidDel="000362F1">
          <w:rPr>
            <w:sz w:val="22"/>
            <w:szCs w:val="22"/>
          </w:rPr>
          <w:delText xml:space="preserve">study </w:delText>
        </w:r>
      </w:del>
      <w:ins w:id="30" w:author="Vijay Singh" w:date="2021-08-15T08:59:00Z">
        <w:r w:rsidR="000362F1">
          <w:rPr>
            <w:sz w:val="22"/>
            <w:szCs w:val="22"/>
          </w:rPr>
          <w:t xml:space="preserve">work </w:t>
        </w:r>
      </w:ins>
      <w:r>
        <w:rPr>
          <w:sz w:val="22"/>
          <w:szCs w:val="22"/>
        </w:rPr>
        <w:t>was to study the effect of object extrinsic scene variations on human object lightness discrimination thresholds. For this, w</w:t>
      </w:r>
      <w:r w:rsidR="00E300F3">
        <w:rPr>
          <w:sz w:val="22"/>
          <w:szCs w:val="22"/>
        </w:rPr>
        <w:t>e measured how variation in the reflectance spectra of background objects affects thresholds for discriminating object achromatic reflectance, which we refer to as lightness discrimination thresholds,</w:t>
      </w:r>
      <w:r w:rsidR="00E300F3" w:rsidRPr="000362F1">
        <w:rPr>
          <w:sz w:val="22"/>
          <w:szCs w:val="22"/>
        </w:rPr>
        <w:t xml:space="preserve"> using a two-alternative forced-choice (2AFC) design (Figure 1). On each trial, observers viewed a standard image and comparison image, sequentially presented on a calibrated monitor for 250ms each, with a 250ms inter-stimulus interval</w:t>
      </w:r>
      <w:r w:rsidR="00E300F3" w:rsidRPr="000362F1" w:rsidDel="00EF1D94">
        <w:rPr>
          <w:sz w:val="22"/>
          <w:szCs w:val="22"/>
        </w:rPr>
        <w:t xml:space="preserve"> </w:t>
      </w:r>
      <w:r w:rsidR="00E300F3" w:rsidRPr="000362F1">
        <w:rPr>
          <w:sz w:val="22"/>
          <w:szCs w:val="22"/>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0362F1">
        <w:rPr>
          <w:sz w:val="22"/>
          <w:szCs w:val="22"/>
        </w:rPr>
        <w:fldChar w:fldCharType="begin"/>
      </w:r>
      <w:r w:rsidR="00E300F3" w:rsidRPr="000362F1">
        <w:rPr>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0362F1">
        <w:rPr>
          <w:sz w:val="22"/>
          <w:szCs w:val="22"/>
        </w:rPr>
        <w:fldChar w:fldCharType="separate"/>
      </w:r>
      <w:r w:rsidR="00E300F3" w:rsidRPr="000362F1">
        <w:rPr>
          <w:noProof/>
          <w:sz w:val="22"/>
          <w:szCs w:val="22"/>
        </w:rPr>
        <w:t>(LRF; American Society for Testing and Materials, 2017)</w:t>
      </w:r>
      <w:r w:rsidR="00E300F3" w:rsidRPr="000362F1">
        <w:rPr>
          <w:sz w:val="22"/>
          <w:szCs w:val="22"/>
        </w:rPr>
        <w:fldChar w:fldCharType="end"/>
      </w:r>
      <w:r w:rsidR="00E300F3" w:rsidRPr="000362F1">
        <w:rPr>
          <w:sz w:val="22"/>
          <w:szCs w:val="22"/>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ins w:id="31" w:author="Vijay Singh" w:date="2021-08-20T11:50:00Z">
        <w:r w:rsidR="00CC07E5" w:rsidRPr="00695EA8">
          <w:rPr>
            <w:sz w:val="22"/>
            <w:szCs w:val="22"/>
          </w:rPr>
          <w:t xml:space="preserve">We used </w:t>
        </w:r>
      </w:ins>
      <w:ins w:id="32" w:author="Vijay Singh" w:date="2021-08-20T11:47:00Z">
        <w:r w:rsidR="002F1915" w:rsidRPr="008A532E">
          <w:rPr>
            <w:sz w:val="22"/>
            <w:szCs w:val="22"/>
          </w:rPr>
          <w:t xml:space="preserve">LRF </w:t>
        </w:r>
      </w:ins>
      <w:ins w:id="33" w:author="Vijay Singh" w:date="2021-08-20T12:17:00Z">
        <w:r w:rsidR="00347F5F" w:rsidRPr="008A532E">
          <w:rPr>
            <w:sz w:val="22"/>
            <w:szCs w:val="22"/>
          </w:rPr>
          <w:t xml:space="preserve">as it </w:t>
        </w:r>
      </w:ins>
      <w:ins w:id="34" w:author="Vijay Singh" w:date="2021-08-20T12:06:00Z">
        <w:r w:rsidR="00A136A1" w:rsidRPr="008A532E">
          <w:rPr>
            <w:sz w:val="22"/>
            <w:szCs w:val="22"/>
          </w:rPr>
          <w:t xml:space="preserve">incorporates </w:t>
        </w:r>
      </w:ins>
      <w:ins w:id="35" w:author="Vijay Singh" w:date="2021-08-20T11:47:00Z">
        <w:r w:rsidR="002F1915" w:rsidRPr="008A532E">
          <w:rPr>
            <w:sz w:val="22"/>
            <w:szCs w:val="22"/>
          </w:rPr>
          <w:t>human luminosity function</w:t>
        </w:r>
      </w:ins>
      <w:ins w:id="36" w:author="Vijay Singh" w:date="2021-08-20T12:18:00Z">
        <w:r w:rsidR="00F77926" w:rsidRPr="008A532E">
          <w:rPr>
            <w:sz w:val="22"/>
            <w:szCs w:val="22"/>
          </w:rPr>
          <w:t xml:space="preserve"> </w:t>
        </w:r>
        <w:r w:rsidR="004234A3" w:rsidRPr="008A532E">
          <w:rPr>
            <w:sz w:val="22"/>
            <w:szCs w:val="22"/>
          </w:rPr>
          <w:t xml:space="preserve">in </w:t>
        </w:r>
        <w:r w:rsidR="00F77926" w:rsidRPr="008A532E">
          <w:rPr>
            <w:sz w:val="22"/>
            <w:szCs w:val="22"/>
          </w:rPr>
          <w:t>quantif</w:t>
        </w:r>
        <w:r w:rsidR="004234A3" w:rsidRPr="008A532E">
          <w:rPr>
            <w:sz w:val="22"/>
            <w:szCs w:val="22"/>
          </w:rPr>
          <w:t>ying</w:t>
        </w:r>
        <w:r w:rsidR="00F77926" w:rsidRPr="008A532E">
          <w:rPr>
            <w:sz w:val="22"/>
            <w:szCs w:val="22"/>
          </w:rPr>
          <w:t xml:space="preserve"> object surface reflectance</w:t>
        </w:r>
      </w:ins>
      <w:ins w:id="37" w:author="Vijay Singh" w:date="2021-08-20T11:47:00Z">
        <w:r w:rsidR="002F1915" w:rsidRPr="008A532E">
          <w:rPr>
            <w:sz w:val="22"/>
            <w:szCs w:val="22"/>
          </w:rPr>
          <w:t>.</w:t>
        </w:r>
        <w:r w:rsidR="002F1915">
          <w:rPr>
            <w:rFonts w:ascii="AdvTimes" w:hAnsi="AdvTimes"/>
            <w:sz w:val="22"/>
            <w:szCs w:val="22"/>
          </w:rPr>
          <w:t xml:space="preserve"> </w:t>
        </w:r>
      </w:ins>
      <w:r w:rsidR="00C85061" w:rsidRPr="000362F1">
        <w:rPr>
          <w:rStyle w:val="None"/>
          <w:sz w:val="22"/>
          <w:szCs w:val="22"/>
          <w:shd w:val="clear" w:color="auto" w:fill="FFFFFF"/>
        </w:rPr>
        <w:t xml:space="preserve">The temporal order in which the standard and comparison images were presented was randomized on each trial. Audio feedback was provided after every trial, with the correct response determined by </w:t>
      </w:r>
      <w:r w:rsidR="00E300F3" w:rsidRPr="000362F1">
        <w:rPr>
          <w:sz w:val="22"/>
          <w:szCs w:val="22"/>
        </w:rPr>
        <w:t>which image contained the target object with the higher LRF.</w:t>
      </w:r>
      <w:r w:rsidR="00E300F3" w:rsidRPr="000362F1">
        <w:rPr>
          <w:rStyle w:val="FootnoteReference"/>
          <w:sz w:val="22"/>
          <w:szCs w:val="22"/>
        </w:rPr>
        <w:t xml:space="preserve"> </w:t>
      </w:r>
      <w:r w:rsidR="00E300F3" w:rsidRPr="000362F1">
        <w:rPr>
          <w:rStyle w:val="FootnoteReference"/>
          <w:sz w:val="22"/>
          <w:szCs w:val="22"/>
        </w:rPr>
        <w:footnoteReference w:id="2"/>
      </w:r>
    </w:p>
    <w:p w14:paraId="334FAC8B" w14:textId="77777777" w:rsidR="00E300F3" w:rsidRPr="009D7A18" w:rsidRDefault="00E300F3" w:rsidP="00E300F3">
      <w:pPr>
        <w:rPr>
          <w:sz w:val="22"/>
          <w:szCs w:val="22"/>
        </w:rPr>
      </w:pPr>
    </w:p>
    <w:p w14:paraId="2CD499B6" w14:textId="25408993" w:rsidR="00837817" w:rsidRDefault="00E300F3" w:rsidP="001064E7">
      <w:pPr>
        <w:rPr>
          <w:sz w:val="22"/>
          <w:szCs w:val="22"/>
        </w:rPr>
      </w:pPr>
      <w:r w:rsidRPr="00EC36C8">
        <w:rPr>
          <w:sz w:val="22"/>
          <w:szCs w:val="22"/>
        </w:rPr>
        <w:t xml:space="preserve">We recorded the proportion of times </w:t>
      </w:r>
      <w:r w:rsidRPr="00EC36C8">
        <w:rPr>
          <w:rStyle w:val="None"/>
          <w:sz w:val="22"/>
          <w:szCs w:val="22"/>
        </w:rPr>
        <w:t>observer</w:t>
      </w:r>
      <w:r w:rsidRPr="00EC36C8">
        <w:rPr>
          <w:sz w:val="22"/>
          <w:szCs w:val="22"/>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p>
    <w:p w14:paraId="37EA96A8" w14:textId="77777777" w:rsidR="00482247" w:rsidRDefault="00482247" w:rsidP="001064E7">
      <w:pPr>
        <w:rPr>
          <w:sz w:val="22"/>
          <w:szCs w:val="22"/>
        </w:rPr>
      </w:pPr>
    </w:p>
    <w:p w14:paraId="28CA1034" w14:textId="7B9BA9C2" w:rsidR="00482247" w:rsidRDefault="00482247" w:rsidP="00482247">
      <w:pPr>
        <w:pStyle w:val="Default"/>
        <w:spacing w:before="0" w:after="270"/>
        <w:rPr>
          <w:rFonts w:ascii="Times New Roman" w:hAnsi="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ins w:id="38" w:author="Vijay Singh" w:date="2021-08-14T10:54:00Z">
        <w:r w:rsidR="006E70D7">
          <w:rPr>
            <w:rStyle w:val="None"/>
            <w:rFonts w:ascii="Times New Roman" w:hAnsi="Times New Roman"/>
            <w:sz w:val="22"/>
            <w:szCs w:val="22"/>
            <w:shd w:val="clear" w:color="auto" w:fill="FFFFFF"/>
          </w:rPr>
          <w:t xml:space="preserve"> in the images</w:t>
        </w:r>
      </w:ins>
      <w:r>
        <w:rPr>
          <w:rStyle w:val="None"/>
          <w:rFonts w:ascii="Times New Roman" w:hAnsi="Times New Roman"/>
          <w:sz w:val="22"/>
          <w:szCs w:val="22"/>
          <w:shd w:val="clear" w:color="auto" w:fill="FFFFFF"/>
        </w:rPr>
        <w:t xml:space="preserve">. The reflectances </w:t>
      </w:r>
      <w:ins w:id="39" w:author="Vijay Singh" w:date="2021-08-14T10:54:00Z">
        <w:r w:rsidR="00A91E38">
          <w:rPr>
            <w:rStyle w:val="None"/>
            <w:rFonts w:ascii="Times New Roman" w:hAnsi="Times New Roman"/>
            <w:sz w:val="22"/>
            <w:szCs w:val="22"/>
            <w:shd w:val="clear" w:color="auto" w:fill="FFFFFF"/>
          </w:rPr>
          <w:t>of t</w:t>
        </w:r>
      </w:ins>
      <w:ins w:id="40" w:author="Vijay Singh" w:date="2021-08-14T10:55:00Z">
        <w:r w:rsidR="00A91E38">
          <w:rPr>
            <w:rStyle w:val="None"/>
            <w:rFonts w:ascii="Times New Roman" w:hAnsi="Times New Roman"/>
            <w:sz w:val="22"/>
            <w:szCs w:val="22"/>
            <w:shd w:val="clear" w:color="auto" w:fill="FFFFFF"/>
          </w:rPr>
          <w:t xml:space="preserve">he background objects </w:t>
        </w:r>
      </w:ins>
      <w:r>
        <w:rPr>
          <w:rStyle w:val="None"/>
          <w:rFonts w:ascii="Times New Roman" w:hAnsi="Times New Roman"/>
          <w:sz w:val="22"/>
          <w:szCs w:val="22"/>
          <w:shd w:val="clear" w:color="auto" w:fill="FFFFFF"/>
        </w:rPr>
        <w:t>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 xml:space="preserve">By varying the </w:t>
      </w:r>
      <w:r w:rsidR="00D434E4">
        <w:rPr>
          <w:rFonts w:ascii="Times New Roman" w:hAnsi="Times New Roman"/>
          <w:sz w:val="22"/>
          <w:szCs w:val="22"/>
        </w:rPr>
        <w:lastRenderedPageBreak/>
        <w:t>scalar from 0 (no variation) to 1 (variation in natural scenes), we examined parametrically how background variation affects performance in the task. Figure 3 shows examples of images used in our psychophysical task for different choices of the covariance scalar.</w:t>
      </w:r>
    </w:p>
    <w:p w14:paraId="496E30A5" w14:textId="35C487A6" w:rsidR="00751458" w:rsidRDefault="00751458" w:rsidP="00751458">
      <w:pPr>
        <w:pStyle w:val="Default"/>
        <w:spacing w:before="0" w:after="270"/>
        <w:rPr>
          <w:rStyle w:val="None"/>
          <w:rFonts w:ascii="Times New Roman" w:hAnsi="Times New Roman"/>
          <w:sz w:val="22"/>
          <w:szCs w:val="22"/>
        </w:rPr>
      </w:pPr>
      <w:r>
        <w:rPr>
          <w:rFonts w:ascii="Times New Roman" w:hAnsi="Times New Roman"/>
          <w:b/>
          <w:bCs/>
          <w:sz w:val="22"/>
          <w:szCs w:val="22"/>
        </w:rPr>
        <w:t>2.</w:t>
      </w:r>
      <w:r w:rsidR="00343612">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429BDAC5" w14:textId="745C8EC3" w:rsidR="00751458" w:rsidRPr="009F60E1" w:rsidRDefault="00751458" w:rsidP="009A1C00">
      <w:pPr>
        <w:pStyle w:val="Default"/>
        <w:spacing w:after="270"/>
        <w:rPr>
          <w:rStyle w:val="None"/>
          <w:rFonts w:ascii="Times New Roman" w:hAnsi="Times New Roman"/>
          <w:sz w:val="22"/>
          <w:szCs w:val="22"/>
        </w:rPr>
        <w:pPrChange w:id="41" w:author="Vijay Singh" w:date="2021-09-04T12:53:00Z">
          <w:pPr>
            <w:pStyle w:val="Default"/>
            <w:spacing w:before="0" w:after="270"/>
          </w:pPr>
        </w:pPrChange>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d="42" w:author="Vijay Singh" w:date="2021-08-15T09:14:00Z">
        <w:r w:rsidR="006041D0">
          <w:rPr>
            <w:rStyle w:val="None"/>
            <w:rFonts w:ascii="Times New Roman" w:hAnsi="Times New Roman"/>
            <w:sz w:val="22"/>
            <w:szCs w:val="22"/>
          </w:rPr>
          <w:t>We used</w:t>
        </w:r>
      </w:ins>
      <w:del w:id="43" w:author="Vijay Singh" w:date="2021-08-15T09:14:00Z">
        <w:r w:rsidR="00F376D6" w:rsidDel="006041D0">
          <w:rPr>
            <w:rStyle w:val="None"/>
            <w:rFonts w:ascii="Times New Roman" w:hAnsi="Times New Roman"/>
            <w:sz w:val="22"/>
            <w:szCs w:val="22"/>
          </w:rPr>
          <w:delText>A</w:delText>
        </w:r>
      </w:del>
      <w:r w:rsidR="00F376D6">
        <w:rPr>
          <w:rFonts w:ascii="Times New Roman" w:hAnsi="Times New Roman"/>
          <w:sz w:val="22"/>
          <w:szCs w:val="22"/>
        </w:rPr>
        <w:t xml:space="preserve"> </w:t>
      </w:r>
      <w:ins w:id="44" w:author="Vijay Singh" w:date="2021-08-15T09:15:00Z">
        <w:r w:rsidR="0087454C">
          <w:rPr>
            <w:rFonts w:ascii="Times New Roman" w:hAnsi="Times New Roman"/>
            <w:sz w:val="22"/>
            <w:szCs w:val="22"/>
          </w:rPr>
          <w:t xml:space="preserve">two </w:t>
        </w:r>
      </w:ins>
      <w:r w:rsidR="00F376D6">
        <w:rPr>
          <w:rFonts w:ascii="Times New Roman" w:hAnsi="Times New Roman"/>
          <w:sz w:val="22"/>
          <w:szCs w:val="22"/>
        </w:rPr>
        <w:t>data</w:t>
      </w:r>
      <w:r w:rsidR="00331EEB">
        <w:rPr>
          <w:rFonts w:ascii="Times New Roman" w:hAnsi="Times New Roman"/>
          <w:sz w:val="22"/>
          <w:szCs w:val="22"/>
        </w:rPr>
        <w:t>set</w:t>
      </w:r>
      <w:ins w:id="45" w:author="Vijay Singh" w:date="2021-08-15T09:15:00Z">
        <w:r w:rsidR="0087454C">
          <w:rPr>
            <w:rFonts w:ascii="Times New Roman" w:hAnsi="Times New Roman"/>
            <w:sz w:val="22"/>
            <w:szCs w:val="22"/>
          </w:rPr>
          <w:t>s</w:t>
        </w:r>
      </w:ins>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ins w:id="46" w:author="Vijay Singh" w:date="2021-08-15T09:15:00Z">
        <w:r w:rsidR="0087454C">
          <w:rPr>
            <w:rFonts w:ascii="Times New Roman" w:hAnsi="Times New Roman"/>
            <w:color w:val="000000" w:themeColor="text1"/>
            <w:sz w:val="22"/>
            <w:szCs w:val="22"/>
          </w:rPr>
          <w:t xml:space="preserve"> containing 632 </w:t>
        </w:r>
      </w:ins>
      <w:ins w:id="47" w:author="Vijay Singh" w:date="2021-08-15T09:16:00Z">
        <w:r w:rsidR="0087454C">
          <w:rPr>
            <w:rFonts w:ascii="Times New Roman" w:hAnsi="Times New Roman"/>
            <w:sz w:val="22"/>
            <w:szCs w:val="22"/>
          </w:rPr>
          <w:t>surface reflectance measurements</w:t>
        </w:r>
      </w:ins>
      <w:ins w:id="48" w:author="Vijay Singh" w:date="2021-08-15T09:56:00Z">
        <w:r w:rsidR="00A21CF6">
          <w:rPr>
            <w:rFonts w:ascii="Times New Roman" w:hAnsi="Times New Roman"/>
            <w:sz w:val="22"/>
            <w:szCs w:val="22"/>
          </w:rPr>
          <w:t xml:space="preserve"> in total</w:t>
        </w:r>
      </w:ins>
      <w:ins w:id="49" w:author="Vijay Singh" w:date="2021-08-15T09:16:00Z">
        <w:r w:rsidR="0087454C">
          <w:rPr>
            <w:rFonts w:ascii="Times New Roman" w:hAnsi="Times New Roman"/>
            <w:sz w:val="22"/>
            <w:szCs w:val="22"/>
          </w:rPr>
          <w:t xml:space="preserve">. </w:t>
        </w:r>
      </w:ins>
      <w:ins w:id="50" w:author="Vijay Singh" w:date="2021-09-04T23:57:00Z">
        <w:r w:rsidR="00CF119C">
          <w:rPr>
            <w:rFonts w:ascii="Times New Roman" w:hAnsi="Times New Roman"/>
            <w:sz w:val="22"/>
            <w:szCs w:val="22"/>
          </w:rPr>
          <w:t>The Munsell dataset has 4</w:t>
        </w:r>
      </w:ins>
      <w:ins w:id="51" w:author="Vijay Singh" w:date="2021-09-04T23:58:00Z">
        <w:r w:rsidR="00CF119C">
          <w:rPr>
            <w:rFonts w:ascii="Times New Roman" w:hAnsi="Times New Roman"/>
            <w:sz w:val="22"/>
            <w:szCs w:val="22"/>
          </w:rPr>
          <w:t xml:space="preserve">62 </w:t>
        </w:r>
      </w:ins>
      <w:ins w:id="52" w:author="Vijay Singh" w:date="2021-09-04T23:59:00Z">
        <w:r w:rsidR="00CF119C">
          <w:rPr>
            <w:rFonts w:ascii="Times New Roman" w:hAnsi="Times New Roman"/>
            <w:sz w:val="22"/>
            <w:szCs w:val="22"/>
          </w:rPr>
          <w:t xml:space="preserve">spectral </w:t>
        </w:r>
      </w:ins>
      <w:ins w:id="53" w:author="Vijay Singh" w:date="2021-09-04T23:58:00Z">
        <w:r w:rsidR="00CF119C">
          <w:rPr>
            <w:rFonts w:ascii="Times New Roman" w:hAnsi="Times New Roman"/>
            <w:sz w:val="22"/>
            <w:szCs w:val="22"/>
          </w:rPr>
          <w:t>measurements</w:t>
        </w:r>
      </w:ins>
      <w:ins w:id="54" w:author="Vijay Singh" w:date="2021-09-04T23:59:00Z">
        <w:r w:rsidR="00CF119C">
          <w:rPr>
            <w:rFonts w:ascii="Times New Roman" w:hAnsi="Times New Roman"/>
            <w:sz w:val="22"/>
            <w:szCs w:val="22"/>
          </w:rPr>
          <w:t>, each spectrum</w:t>
        </w:r>
      </w:ins>
      <w:ins w:id="55" w:author="Vijay Singh" w:date="2021-09-04T23:58:00Z">
        <w:r w:rsidR="00CF119C">
          <w:rPr>
            <w:rFonts w:ascii="Times New Roman" w:hAnsi="Times New Roman"/>
            <w:sz w:val="22"/>
            <w:szCs w:val="22"/>
          </w:rPr>
          <w:t xml:space="preserve"> </w:t>
        </w:r>
      </w:ins>
      <w:ins w:id="56" w:author="Vijay Singh" w:date="2021-09-04T23:59:00Z">
        <w:r w:rsidR="00CF119C">
          <w:rPr>
            <w:rFonts w:ascii="Times New Roman" w:hAnsi="Times New Roman"/>
            <w:sz w:val="22"/>
            <w:szCs w:val="22"/>
          </w:rPr>
          <w:t>measured i</w:t>
        </w:r>
      </w:ins>
      <w:ins w:id="57" w:author="Vijay Singh" w:date="2021-09-05T00:00:00Z">
        <w:r w:rsidR="00CF119C">
          <w:rPr>
            <w:rFonts w:ascii="Times New Roman" w:hAnsi="Times New Roman"/>
            <w:sz w:val="22"/>
            <w:szCs w:val="22"/>
          </w:rPr>
          <w:t xml:space="preserve">n the wavelength range </w:t>
        </w:r>
      </w:ins>
      <w:ins w:id="58" w:author="Vijay Singh" w:date="2021-09-04T23:58:00Z">
        <w:r w:rsidR="00CF119C">
          <w:rPr>
            <w:rFonts w:ascii="Times New Roman" w:hAnsi="Times New Roman"/>
            <w:sz w:val="22"/>
            <w:szCs w:val="22"/>
          </w:rPr>
          <w:t xml:space="preserve">380nm to </w:t>
        </w:r>
      </w:ins>
      <w:ins w:id="59" w:author="Vijay Singh" w:date="2021-09-05T00:06:00Z">
        <w:r w:rsidR="009E4B71">
          <w:rPr>
            <w:rFonts w:ascii="Times New Roman" w:hAnsi="Times New Roman"/>
            <w:sz w:val="22"/>
            <w:szCs w:val="22"/>
          </w:rPr>
          <w:t>7</w:t>
        </w:r>
      </w:ins>
      <w:ins w:id="60" w:author="Vijay Singh" w:date="2021-09-04T23:59:00Z">
        <w:r w:rsidR="00CF119C">
          <w:rPr>
            <w:rFonts w:ascii="Times New Roman" w:hAnsi="Times New Roman"/>
            <w:sz w:val="22"/>
            <w:szCs w:val="22"/>
          </w:rPr>
          <w:t xml:space="preserve">80nm </w:t>
        </w:r>
      </w:ins>
      <w:ins w:id="61" w:author="Vijay Singh" w:date="2021-09-05T00:00:00Z">
        <w:r w:rsidR="00CF119C">
          <w:rPr>
            <w:rFonts w:ascii="Times New Roman" w:hAnsi="Times New Roman"/>
            <w:sz w:val="22"/>
            <w:szCs w:val="22"/>
          </w:rPr>
          <w:t>spaced by 5nm</w:t>
        </w:r>
      </w:ins>
      <w:ins w:id="62" w:author="Vijay Singh" w:date="2021-09-05T00:03:00Z">
        <w:r w:rsidR="00354EAD">
          <w:rPr>
            <w:rFonts w:ascii="Times New Roman" w:hAnsi="Times New Roman"/>
            <w:sz w:val="22"/>
            <w:szCs w:val="22"/>
          </w:rPr>
          <w:t xml:space="preserve"> </w:t>
        </w:r>
      </w:ins>
      <w:r w:rsidR="009E4B71">
        <w:rPr>
          <w:rFonts w:ascii="Times New Roman" w:hAnsi="Times New Roman"/>
          <w:sz w:val="22"/>
          <w:szCs w:val="22"/>
        </w:rPr>
        <w:fldChar w:fldCharType="begin"/>
      </w:r>
      <w:r w:rsidR="009E4B71">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9E4B71">
        <w:rPr>
          <w:rFonts w:ascii="Times New Roman" w:hAnsi="Times New Roman"/>
          <w:sz w:val="22"/>
          <w:szCs w:val="22"/>
        </w:rPr>
        <w:fldChar w:fldCharType="separate"/>
      </w:r>
      <w:r w:rsidR="009E4B71">
        <w:rPr>
          <w:rFonts w:ascii="Times New Roman" w:hAnsi="Times New Roman"/>
          <w:noProof/>
          <w:sz w:val="22"/>
          <w:szCs w:val="22"/>
        </w:rPr>
        <w:t>(Kelly, Gibson, &amp; Nickerson, 1943)</w:t>
      </w:r>
      <w:r w:rsidR="009E4B71">
        <w:rPr>
          <w:rFonts w:ascii="Times New Roman" w:hAnsi="Times New Roman"/>
          <w:sz w:val="22"/>
          <w:szCs w:val="22"/>
        </w:rPr>
        <w:fldChar w:fldCharType="end"/>
      </w:r>
      <w:ins w:id="63" w:author="Vijay Singh" w:date="2021-09-05T00:00:00Z">
        <w:r w:rsidR="00CF119C">
          <w:rPr>
            <w:rFonts w:ascii="Times New Roman" w:hAnsi="Times New Roman"/>
            <w:sz w:val="22"/>
            <w:szCs w:val="22"/>
          </w:rPr>
          <w:t xml:space="preserve">. </w:t>
        </w:r>
      </w:ins>
      <w:ins w:id="64" w:author="Vijay Singh" w:date="2021-09-05T00:04:00Z">
        <w:r w:rsidR="00354EAD">
          <w:rPr>
            <w:rFonts w:ascii="Times New Roman" w:hAnsi="Times New Roman"/>
            <w:sz w:val="22"/>
            <w:szCs w:val="22"/>
          </w:rPr>
          <w:t xml:space="preserve">The </w:t>
        </w:r>
      </w:ins>
      <w:ins w:id="65" w:author="Vijay Singh" w:date="2021-09-05T00:05:00Z">
        <w:r w:rsidR="00354EAD">
          <w:rPr>
            <w:rFonts w:ascii="Times New Roman" w:hAnsi="Times New Roman"/>
            <w:sz w:val="22"/>
            <w:szCs w:val="22"/>
          </w:rPr>
          <w:t>Vrhel</w:t>
        </w:r>
      </w:ins>
      <w:ins w:id="66" w:author="Vijay Singh" w:date="2021-09-05T00:04:00Z">
        <w:r w:rsidR="00354EAD">
          <w:rPr>
            <w:rFonts w:ascii="Times New Roman" w:hAnsi="Times New Roman"/>
            <w:sz w:val="22"/>
            <w:szCs w:val="22"/>
          </w:rPr>
          <w:t xml:space="preserve"> dataset has </w:t>
        </w:r>
      </w:ins>
      <w:ins w:id="67" w:author="Vijay Singh" w:date="2021-09-05T00:05:00Z">
        <w:r w:rsidR="00354EAD">
          <w:rPr>
            <w:rFonts w:ascii="Times New Roman" w:hAnsi="Times New Roman"/>
            <w:sz w:val="22"/>
            <w:szCs w:val="22"/>
          </w:rPr>
          <w:t>170</w:t>
        </w:r>
      </w:ins>
      <w:ins w:id="68" w:author="Vijay Singh" w:date="2021-09-05T00:04:00Z">
        <w:r w:rsidR="00354EAD">
          <w:rPr>
            <w:rFonts w:ascii="Times New Roman" w:hAnsi="Times New Roman"/>
            <w:sz w:val="22"/>
            <w:szCs w:val="22"/>
          </w:rPr>
          <w:t xml:space="preserve"> spectral measurements, each spectrum measured in the wavelength range 3</w:t>
        </w:r>
      </w:ins>
      <w:ins w:id="69" w:author="Vijay Singh" w:date="2021-09-05T00:05:00Z">
        <w:r w:rsidR="009E4B71">
          <w:rPr>
            <w:rFonts w:ascii="Times New Roman" w:hAnsi="Times New Roman"/>
            <w:sz w:val="22"/>
            <w:szCs w:val="22"/>
          </w:rPr>
          <w:t>9</w:t>
        </w:r>
      </w:ins>
      <w:ins w:id="70" w:author="Vijay Singh" w:date="2021-09-05T00:04:00Z">
        <w:r w:rsidR="00354EAD">
          <w:rPr>
            <w:rFonts w:ascii="Times New Roman" w:hAnsi="Times New Roman"/>
            <w:sz w:val="22"/>
            <w:szCs w:val="22"/>
          </w:rPr>
          <w:t xml:space="preserve">0nm to </w:t>
        </w:r>
      </w:ins>
      <w:ins w:id="71" w:author="Vijay Singh" w:date="2021-09-05T00:06:00Z">
        <w:r w:rsidR="009E4B71">
          <w:rPr>
            <w:rFonts w:ascii="Times New Roman" w:hAnsi="Times New Roman"/>
            <w:sz w:val="22"/>
            <w:szCs w:val="22"/>
          </w:rPr>
          <w:t>73</w:t>
        </w:r>
      </w:ins>
      <w:ins w:id="72" w:author="Vijay Singh" w:date="2021-09-05T00:04:00Z">
        <w:r w:rsidR="00354EAD">
          <w:rPr>
            <w:rFonts w:ascii="Times New Roman" w:hAnsi="Times New Roman"/>
            <w:sz w:val="22"/>
            <w:szCs w:val="22"/>
          </w:rPr>
          <w:t xml:space="preserve">0nm spaced by </w:t>
        </w:r>
      </w:ins>
      <w:ins w:id="73" w:author="Vijay Singh" w:date="2021-09-05T00:06:00Z">
        <w:r w:rsidR="009E4B71">
          <w:rPr>
            <w:rFonts w:ascii="Times New Roman" w:hAnsi="Times New Roman"/>
            <w:sz w:val="22"/>
            <w:szCs w:val="22"/>
          </w:rPr>
          <w:t>2</w:t>
        </w:r>
      </w:ins>
      <w:ins w:id="74" w:author="Vijay Singh" w:date="2021-09-05T00:04:00Z">
        <w:r w:rsidR="00354EAD">
          <w:rPr>
            <w:rFonts w:ascii="Times New Roman" w:hAnsi="Times New Roman"/>
            <w:sz w:val="22"/>
            <w:szCs w:val="22"/>
          </w:rPr>
          <w:t>nm</w:t>
        </w:r>
      </w:ins>
      <w:ins w:id="75" w:author="Vijay Singh" w:date="2021-09-05T00:06:00Z">
        <w:r w:rsidR="009E4B71">
          <w:rPr>
            <w:rFonts w:ascii="Times New Roman" w:hAnsi="Times New Roman"/>
            <w:sz w:val="22"/>
            <w:szCs w:val="22"/>
          </w:rPr>
          <w:t xml:space="preserve"> </w:t>
        </w:r>
      </w:ins>
      <w:r w:rsidR="009E4B71">
        <w:rPr>
          <w:rFonts w:ascii="Times New Roman" w:hAnsi="Times New Roman"/>
          <w:sz w:val="22"/>
          <w:szCs w:val="22"/>
        </w:rPr>
        <w:fldChar w:fldCharType="begin"/>
      </w:r>
      <w:r w:rsidR="009E4B71">
        <w:rPr>
          <w:rFonts w:ascii="Times New Roman" w:hAnsi="Times New Roman"/>
          <w:sz w:val="22"/>
          <w:szCs w:val="22"/>
        </w:rPr>
        <w:instrText xml:space="preserve"> ADDIN EN.CITE &lt;EndNote&gt;&lt;Cite&gt;&lt;Author&gt;Vrhel&lt;/Author&gt;&lt;Year&gt;1994&lt;/Year&gt;&lt;RecNum&gt;36&lt;/RecNum&gt;&lt;DisplayText&gt;(Vrhel, Gershon, &amp;amp; Iwan, 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9E4B71">
        <w:rPr>
          <w:rFonts w:ascii="Times New Roman" w:hAnsi="Times New Roman"/>
          <w:sz w:val="22"/>
          <w:szCs w:val="22"/>
        </w:rPr>
        <w:fldChar w:fldCharType="separate"/>
      </w:r>
      <w:r w:rsidR="009E4B71">
        <w:rPr>
          <w:rFonts w:ascii="Times New Roman" w:hAnsi="Times New Roman"/>
          <w:noProof/>
          <w:sz w:val="22"/>
          <w:szCs w:val="22"/>
        </w:rPr>
        <w:t>(Vrhel, Gershon, &amp; Iwan, 1994)</w:t>
      </w:r>
      <w:r w:rsidR="009E4B71">
        <w:rPr>
          <w:rFonts w:ascii="Times New Roman" w:hAnsi="Times New Roman"/>
          <w:sz w:val="22"/>
          <w:szCs w:val="22"/>
        </w:rPr>
        <w:fldChar w:fldCharType="end"/>
      </w:r>
      <w:ins w:id="76" w:author="Vijay Singh" w:date="2021-09-05T00:06:00Z">
        <w:r w:rsidR="009E4B71">
          <w:rPr>
            <w:rFonts w:ascii="Times New Roman" w:hAnsi="Times New Roman"/>
            <w:sz w:val="22"/>
            <w:szCs w:val="22"/>
          </w:rPr>
          <w:t>.</w:t>
        </w:r>
      </w:ins>
      <w:ins w:id="77" w:author="Vijay Singh" w:date="2021-09-05T00:04:00Z">
        <w:r w:rsidR="00354EAD">
          <w:rPr>
            <w:rFonts w:ascii="Times New Roman" w:hAnsi="Times New Roman"/>
            <w:sz w:val="22"/>
            <w:szCs w:val="22"/>
          </w:rPr>
          <w:t xml:space="preserve"> </w:t>
        </w:r>
      </w:ins>
      <w:ins w:id="78" w:author="Vijay Singh" w:date="2021-09-05T00:07:00Z">
        <w:r w:rsidR="009E4B71">
          <w:rPr>
            <w:rFonts w:ascii="Times New Roman" w:hAnsi="Times New Roman"/>
            <w:sz w:val="22"/>
            <w:szCs w:val="22"/>
          </w:rPr>
          <w:t xml:space="preserve">We resampled the combined dataset to 31 evenly spaced </w:t>
        </w:r>
      </w:ins>
      <w:ins w:id="79" w:author="Vijay Singh" w:date="2021-09-05T00:08:00Z">
        <w:r w:rsidR="009E4B71">
          <w:rPr>
            <w:rFonts w:ascii="Times New Roman" w:hAnsi="Times New Roman"/>
            <w:sz w:val="22"/>
            <w:szCs w:val="22"/>
          </w:rPr>
          <w:t xml:space="preserve">wavelength between 400nm and 700nm. </w:t>
        </w:r>
      </w:ins>
      <w:ins w:id="80" w:author="Vijay Singh" w:date="2021-08-15T09:16:00Z">
        <w:r w:rsidR="0087454C">
          <w:rPr>
            <w:rFonts w:ascii="Times New Roman" w:hAnsi="Times New Roman"/>
            <w:sz w:val="22"/>
            <w:szCs w:val="22"/>
          </w:rPr>
          <w:t xml:space="preserve">We </w:t>
        </w:r>
      </w:ins>
      <w:del w:id="81" w:author="Vijay Singh" w:date="2021-08-15T09:16:00Z">
        <w:r w:rsidR="00F376D6" w:rsidRPr="000E3DCD" w:rsidDel="0087454C">
          <w:rPr>
            <w:rFonts w:ascii="Times New Roman" w:hAnsi="Times New Roman"/>
            <w:color w:val="000000" w:themeColor="text1"/>
            <w:sz w:val="22"/>
            <w:szCs w:val="22"/>
          </w:rPr>
          <w:delText xml:space="preserve"> was </w:delText>
        </w:r>
        <w:r w:rsidDel="0079544F">
          <w:rPr>
            <w:rStyle w:val="None"/>
            <w:rFonts w:ascii="Times New Roman" w:hAnsi="Times New Roman"/>
            <w:sz w:val="22"/>
            <w:szCs w:val="22"/>
          </w:rPr>
          <w:delText xml:space="preserve">first </w:delText>
        </w:r>
      </w:del>
      <w:r>
        <w:rPr>
          <w:rStyle w:val="None"/>
          <w:rFonts w:ascii="Times New Roman" w:hAnsi="Times New Roman"/>
          <w:sz w:val="22"/>
          <w:szCs w:val="22"/>
        </w:rPr>
        <w:t xml:space="preserve">approximated </w:t>
      </w:r>
      <w:ins w:id="82" w:author="Vijay Singh" w:date="2021-08-15T09:16:00Z">
        <w:r w:rsidR="00B01A5B">
          <w:rPr>
            <w:rStyle w:val="None"/>
            <w:rFonts w:ascii="Times New Roman" w:hAnsi="Times New Roman"/>
            <w:sz w:val="22"/>
            <w:szCs w:val="22"/>
          </w:rPr>
          <w:t>th</w:t>
        </w:r>
      </w:ins>
      <w:ins w:id="83" w:author="Vijay Singh" w:date="2021-08-15T09:56:00Z">
        <w:r w:rsidR="007E2F63">
          <w:rPr>
            <w:rStyle w:val="None"/>
            <w:rFonts w:ascii="Times New Roman" w:hAnsi="Times New Roman"/>
            <w:sz w:val="22"/>
            <w:szCs w:val="22"/>
          </w:rPr>
          <w:t xml:space="preserve">e </w:t>
        </w:r>
      </w:ins>
      <w:ins w:id="84" w:author="Vijay Singh" w:date="2021-09-05T00:08:00Z">
        <w:r w:rsidR="007A5055">
          <w:rPr>
            <w:rStyle w:val="None"/>
            <w:rFonts w:ascii="Times New Roman" w:hAnsi="Times New Roman"/>
            <w:sz w:val="22"/>
            <w:szCs w:val="22"/>
          </w:rPr>
          <w:t xml:space="preserve">resampled </w:t>
        </w:r>
      </w:ins>
      <w:ins w:id="85" w:author="Vijay Singh" w:date="2021-08-15T09:16:00Z">
        <w:r w:rsidR="00B01A5B">
          <w:rPr>
            <w:rStyle w:val="None"/>
            <w:rFonts w:ascii="Times New Roman" w:hAnsi="Times New Roman"/>
            <w:sz w:val="22"/>
            <w:szCs w:val="22"/>
          </w:rPr>
          <w:t xml:space="preserve">dataset </w:t>
        </w:r>
      </w:ins>
      <w:r>
        <w:rPr>
          <w:rStyle w:val="None"/>
          <w:rFonts w:ascii="Times New Roman" w:hAnsi="Times New Roman"/>
          <w:sz w:val="22"/>
          <w:szCs w:val="22"/>
        </w:rPr>
        <w:t>using principal component analysis (PCA)</w:t>
      </w:r>
      <w:ins w:id="86" w:author="Vijay Singh" w:date="2021-08-15T09:33:00Z">
        <w:r w:rsidR="006D7DF8">
          <w:rPr>
            <w:rStyle w:val="None"/>
            <w:rFonts w:ascii="Times New Roman" w:hAnsi="Times New Roman"/>
            <w:sz w:val="22"/>
            <w:szCs w:val="22"/>
          </w:rPr>
          <w:t xml:space="preserve">. For this we first mean centered the dataset by </w:t>
        </w:r>
      </w:ins>
      <w:ins w:id="87" w:author="Vijay Singh" w:date="2021-08-15T09:34:00Z">
        <w:r w:rsidR="006D7DF8">
          <w:rPr>
            <w:rStyle w:val="None"/>
            <w:rFonts w:ascii="Times New Roman" w:hAnsi="Times New Roman"/>
            <w:sz w:val="22"/>
            <w:szCs w:val="22"/>
          </w:rPr>
          <w:t xml:space="preserve">calculating the </w:t>
        </w:r>
      </w:ins>
      <w:ins w:id="88" w:author="Vijay Singh" w:date="2021-08-15T09:35:00Z">
        <w:r w:rsidR="006D7DF8">
          <w:rPr>
            <w:rStyle w:val="None"/>
            <w:rFonts w:ascii="Times New Roman" w:hAnsi="Times New Roman"/>
            <w:sz w:val="22"/>
            <w:szCs w:val="22"/>
          </w:rPr>
          <w:t xml:space="preserve">sample </w:t>
        </w:r>
      </w:ins>
      <w:ins w:id="89" w:author="Vijay Singh" w:date="2021-08-15T09:34:00Z">
        <w:r w:rsidR="006D7DF8">
          <w:rPr>
            <w:rStyle w:val="None"/>
            <w:rFonts w:ascii="Times New Roman" w:hAnsi="Times New Roman"/>
            <w:sz w:val="22"/>
            <w:szCs w:val="22"/>
          </w:rPr>
          <w:t xml:space="preserve">mean </w:t>
        </w:r>
      </w:ins>
      <w:ins w:id="90" w:author="Vijay Singh" w:date="2021-08-15T09:35:00Z">
        <w:r w:rsidR="006D7DF8">
          <w:rPr>
            <w:rStyle w:val="None"/>
            <w:rFonts w:ascii="Times New Roman" w:hAnsi="Times New Roman"/>
            <w:sz w:val="22"/>
            <w:szCs w:val="22"/>
          </w:rPr>
          <w:t xml:space="preserve">of the dataset </w:t>
        </w:r>
      </w:ins>
      <w:ins w:id="91" w:author="Vijay Singh" w:date="2021-08-15T09:16:00Z">
        <w:r w:rsidR="0079544F">
          <w:rPr>
            <w:rStyle w:val="None"/>
            <w:rFonts w:ascii="Times New Roman" w:hAnsi="Times New Roman"/>
            <w:sz w:val="22"/>
            <w:szCs w:val="22"/>
          </w:rPr>
          <w:t>and</w:t>
        </w:r>
      </w:ins>
      <w:del w:id="92" w:author="Vijay Singh" w:date="2021-08-15T09:16:00Z">
        <w:r w:rsidR="00D92598" w:rsidDel="0079544F">
          <w:rPr>
            <w:rStyle w:val="None"/>
            <w:rFonts w:ascii="Times New Roman" w:hAnsi="Times New Roman"/>
            <w:sz w:val="22"/>
            <w:szCs w:val="22"/>
          </w:rPr>
          <w:delText>.</w:delText>
        </w:r>
      </w:del>
      <w:r w:rsidR="00D92598">
        <w:rPr>
          <w:rStyle w:val="None"/>
          <w:rFonts w:ascii="Times New Roman" w:hAnsi="Times New Roman"/>
          <w:sz w:val="22"/>
          <w:szCs w:val="22"/>
        </w:rPr>
        <w:t xml:space="preserve"> </w:t>
      </w:r>
      <w:ins w:id="93" w:author="Vijay Singh" w:date="2021-08-15T09:34:00Z">
        <w:r w:rsidR="006D7DF8">
          <w:rPr>
            <w:rStyle w:val="None"/>
            <w:rFonts w:ascii="Times New Roman" w:hAnsi="Times New Roman"/>
            <w:sz w:val="22"/>
            <w:szCs w:val="22"/>
          </w:rPr>
          <w:t xml:space="preserve">subtracting it </w:t>
        </w:r>
      </w:ins>
      <w:ins w:id="94" w:author="Vijay Singh" w:date="2021-08-15T09:35:00Z">
        <w:r w:rsidR="006D7DF8">
          <w:rPr>
            <w:rStyle w:val="None"/>
            <w:rFonts w:ascii="Times New Roman" w:hAnsi="Times New Roman"/>
            <w:sz w:val="22"/>
            <w:szCs w:val="22"/>
          </w:rPr>
          <w:t xml:space="preserve">from each sample. </w:t>
        </w:r>
      </w:ins>
      <w:ins w:id="95" w:author="Vijay Singh" w:date="2021-08-15T09:38:00Z">
        <w:r w:rsidR="00673BF4">
          <w:rPr>
            <w:rStyle w:val="None"/>
            <w:rFonts w:ascii="Times New Roman" w:hAnsi="Times New Roman"/>
            <w:sz w:val="22"/>
            <w:szCs w:val="22"/>
          </w:rPr>
          <w:t>Then w</w:t>
        </w:r>
      </w:ins>
      <w:ins w:id="96" w:author="Vijay Singh" w:date="2021-08-15T09:37:00Z">
        <w:r w:rsidR="00673BF4">
          <w:rPr>
            <w:rStyle w:val="None"/>
            <w:rFonts w:ascii="Times New Roman" w:hAnsi="Times New Roman"/>
            <w:sz w:val="22"/>
            <w:szCs w:val="22"/>
          </w:rPr>
          <w:t xml:space="preserve">e applied singular value decomposition (SVD) to </w:t>
        </w:r>
      </w:ins>
      <w:ins w:id="97" w:author="Vijay Singh" w:date="2021-08-15T09:38:00Z">
        <w:r w:rsidR="00673BF4">
          <w:rPr>
            <w:rStyle w:val="None"/>
            <w:rFonts w:ascii="Times New Roman" w:hAnsi="Times New Roman"/>
            <w:sz w:val="22"/>
            <w:szCs w:val="22"/>
          </w:rPr>
          <w:t xml:space="preserve">obtain the PCA </w:t>
        </w:r>
      </w:ins>
      <w:ins w:id="98" w:author="Vijay Singh" w:date="2021-08-15T09:57:00Z">
        <w:r w:rsidR="00867272">
          <w:rPr>
            <w:rStyle w:val="None"/>
            <w:rFonts w:ascii="Times New Roman" w:hAnsi="Times New Roman"/>
            <w:sz w:val="22"/>
            <w:szCs w:val="22"/>
          </w:rPr>
          <w:t xml:space="preserve">eigenvectors </w:t>
        </w:r>
      </w:ins>
      <w:ins w:id="99" w:author="Vijay Singh" w:date="2021-08-15T09:38:00Z">
        <w:r w:rsidR="00673BF4">
          <w:rPr>
            <w:rStyle w:val="None"/>
            <w:rFonts w:ascii="Times New Roman" w:hAnsi="Times New Roman"/>
            <w:sz w:val="22"/>
            <w:szCs w:val="22"/>
          </w:rPr>
          <w:t xml:space="preserve">of the mean centered dataset. </w:t>
        </w:r>
      </w:ins>
      <w:ins w:id="100" w:author="Vijay Singh" w:date="2021-08-15T09:36:00Z">
        <w:r w:rsidR="00673BF4">
          <w:rPr>
            <w:rStyle w:val="None"/>
            <w:rFonts w:ascii="Times New Roman" w:hAnsi="Times New Roman"/>
            <w:sz w:val="22"/>
            <w:szCs w:val="22"/>
          </w:rPr>
          <w:t xml:space="preserve">The </w:t>
        </w:r>
      </w:ins>
      <w:ins w:id="101" w:author="Vijay Singh" w:date="2021-08-15T09:39:00Z">
        <w:r w:rsidR="00A3305A">
          <w:rPr>
            <w:rStyle w:val="None"/>
            <w:rFonts w:ascii="Times New Roman" w:hAnsi="Times New Roman"/>
            <w:sz w:val="22"/>
            <w:szCs w:val="22"/>
          </w:rPr>
          <w:t xml:space="preserve">samples of the </w:t>
        </w:r>
      </w:ins>
      <w:ins w:id="102" w:author="Vijay Singh" w:date="2021-08-15T09:36:00Z">
        <w:r w:rsidR="00673BF4">
          <w:rPr>
            <w:rStyle w:val="None"/>
            <w:rFonts w:ascii="Times New Roman" w:hAnsi="Times New Roman"/>
            <w:sz w:val="22"/>
            <w:szCs w:val="22"/>
          </w:rPr>
          <w:t xml:space="preserve">mean centered dataset </w:t>
        </w:r>
      </w:ins>
      <w:ins w:id="103" w:author="Vijay Singh" w:date="2021-08-15T09:39:00Z">
        <w:r w:rsidR="00A3305A">
          <w:rPr>
            <w:rStyle w:val="None"/>
            <w:rFonts w:ascii="Times New Roman" w:hAnsi="Times New Roman"/>
            <w:sz w:val="22"/>
            <w:szCs w:val="22"/>
          </w:rPr>
          <w:t xml:space="preserve">were then </w:t>
        </w:r>
      </w:ins>
      <w:ins w:id="104" w:author="Vijay Singh" w:date="2021-08-15T09:40:00Z">
        <w:r w:rsidR="00A3305A">
          <w:rPr>
            <w:rStyle w:val="None"/>
            <w:rFonts w:ascii="Times New Roman" w:hAnsi="Times New Roman"/>
            <w:sz w:val="22"/>
            <w:szCs w:val="22"/>
          </w:rPr>
          <w:t xml:space="preserve">projected along the PCA </w:t>
        </w:r>
      </w:ins>
      <w:ins w:id="105" w:author="Vijay Singh" w:date="2021-08-15T09:57:00Z">
        <w:r w:rsidR="00AE5B0D">
          <w:rPr>
            <w:rStyle w:val="None"/>
            <w:rFonts w:ascii="Times New Roman" w:hAnsi="Times New Roman"/>
            <w:sz w:val="22"/>
            <w:szCs w:val="22"/>
          </w:rPr>
          <w:t xml:space="preserve">eigenvectors </w:t>
        </w:r>
      </w:ins>
      <w:ins w:id="106" w:author="Vijay Singh" w:date="2021-08-15T09:40:00Z">
        <w:r w:rsidR="00A3305A">
          <w:rPr>
            <w:rStyle w:val="None"/>
            <w:rFonts w:ascii="Times New Roman" w:hAnsi="Times New Roman"/>
            <w:sz w:val="22"/>
            <w:szCs w:val="22"/>
          </w:rPr>
          <w:t>to obtain the</w:t>
        </w:r>
      </w:ins>
      <w:ins w:id="107" w:author="Vijay Singh" w:date="2021-08-15T09:44:00Z">
        <w:r w:rsidR="00A3305A">
          <w:rPr>
            <w:rStyle w:val="None"/>
            <w:rFonts w:ascii="Times New Roman" w:hAnsi="Times New Roman"/>
            <w:sz w:val="22"/>
            <w:szCs w:val="22"/>
          </w:rPr>
          <w:t>ir</w:t>
        </w:r>
      </w:ins>
      <w:ins w:id="108" w:author="Vijay Singh" w:date="2021-08-15T09:40:00Z">
        <w:r w:rsidR="00A3305A">
          <w:rPr>
            <w:rStyle w:val="None"/>
            <w:rFonts w:ascii="Times New Roman" w:hAnsi="Times New Roman"/>
            <w:sz w:val="22"/>
            <w:szCs w:val="22"/>
          </w:rPr>
          <w:t xml:space="preserve"> </w:t>
        </w:r>
      </w:ins>
      <w:ins w:id="109" w:author="Vijay Singh" w:date="2021-08-15T09:44:00Z">
        <w:r w:rsidR="00A3305A">
          <w:rPr>
            <w:rStyle w:val="None"/>
            <w:rFonts w:ascii="Times New Roman" w:hAnsi="Times New Roman"/>
            <w:sz w:val="22"/>
            <w:szCs w:val="22"/>
          </w:rPr>
          <w:t>projection</w:t>
        </w:r>
      </w:ins>
      <w:ins w:id="110" w:author="Vijay Singh" w:date="2021-08-15T09:46:00Z">
        <w:r w:rsidR="008B3043">
          <w:rPr>
            <w:rStyle w:val="None"/>
            <w:rFonts w:ascii="Times New Roman" w:hAnsi="Times New Roman"/>
            <w:sz w:val="22"/>
            <w:szCs w:val="22"/>
          </w:rPr>
          <w:t xml:space="preserve"> weight</w:t>
        </w:r>
      </w:ins>
      <w:ins w:id="111" w:author="Vijay Singh" w:date="2021-08-15T09:44:00Z">
        <w:r w:rsidR="00A3305A">
          <w:rPr>
            <w:rStyle w:val="None"/>
            <w:rFonts w:ascii="Times New Roman" w:hAnsi="Times New Roman"/>
            <w:sz w:val="22"/>
            <w:szCs w:val="22"/>
          </w:rPr>
          <w:t xml:space="preserve">s along PCA </w:t>
        </w:r>
      </w:ins>
      <w:ins w:id="112" w:author="Vijay Singh" w:date="2021-08-15T09:57:00Z">
        <w:r w:rsidR="00FF7F6F">
          <w:rPr>
            <w:rStyle w:val="None"/>
            <w:rFonts w:ascii="Times New Roman" w:hAnsi="Times New Roman"/>
            <w:sz w:val="22"/>
            <w:szCs w:val="22"/>
          </w:rPr>
          <w:t>eigenvectors</w:t>
        </w:r>
      </w:ins>
      <w:ins w:id="113" w:author="Vijay Singh" w:date="2021-08-15T09:45:00Z">
        <w:r w:rsidR="00A3305A">
          <w:rPr>
            <w:rStyle w:val="None"/>
            <w:rFonts w:ascii="Times New Roman" w:hAnsi="Times New Roman"/>
            <w:sz w:val="22"/>
            <w:szCs w:val="22"/>
          </w:rPr>
          <w:t xml:space="preserve">. </w:t>
        </w:r>
      </w:ins>
      <w:del w:id="114" w:author="Vijay Singh" w:date="2021-08-15T09:16:00Z">
        <w:r w:rsidR="00D92598" w:rsidDel="0079544F">
          <w:rPr>
            <w:rStyle w:val="None"/>
            <w:rFonts w:ascii="Times New Roman" w:hAnsi="Times New Roman"/>
            <w:sz w:val="22"/>
            <w:szCs w:val="22"/>
          </w:rPr>
          <w:delText>T</w:delText>
        </w:r>
      </w:del>
      <w:del w:id="115" w:author="Vijay Singh" w:date="2021-08-15T09:17:00Z">
        <w:r w:rsidDel="0079544F">
          <w:rPr>
            <w:rStyle w:val="None"/>
            <w:rFonts w:ascii="Times New Roman" w:hAnsi="Times New Roman"/>
            <w:sz w:val="22"/>
            <w:szCs w:val="22"/>
          </w:rPr>
          <w:delText xml:space="preserve">he dataset </w:delText>
        </w:r>
        <w:r w:rsidR="00D92598" w:rsidDel="0079544F">
          <w:rPr>
            <w:rStyle w:val="None"/>
            <w:rFonts w:ascii="Times New Roman" w:hAnsi="Times New Roman"/>
            <w:sz w:val="22"/>
            <w:szCs w:val="22"/>
          </w:rPr>
          <w:delText xml:space="preserve">was </w:delText>
        </w:r>
      </w:del>
      <w:del w:id="116" w:author="Vijay Singh" w:date="2021-08-15T09:45:00Z">
        <w:r w:rsidR="001E2603" w:rsidDel="00A3305A">
          <w:rPr>
            <w:rStyle w:val="None"/>
            <w:rFonts w:ascii="Times New Roman" w:hAnsi="Times New Roman"/>
            <w:sz w:val="22"/>
            <w:szCs w:val="22"/>
          </w:rPr>
          <w:delText xml:space="preserve">then </w:delText>
        </w:r>
      </w:del>
      <w:ins w:id="117" w:author="Vijay Singh" w:date="2021-08-15T09:45:00Z">
        <w:r w:rsidR="00A3305A">
          <w:rPr>
            <w:rStyle w:val="None"/>
            <w:rFonts w:ascii="Times New Roman" w:hAnsi="Times New Roman"/>
            <w:sz w:val="22"/>
            <w:szCs w:val="22"/>
          </w:rPr>
          <w:t xml:space="preserve">We </w:t>
        </w:r>
      </w:ins>
      <w:del w:id="118" w:author="Vijay Singh" w:date="2021-08-15T09:45:00Z">
        <w:r w:rsidR="001E2603" w:rsidRPr="000E3DCD" w:rsidDel="00A3305A">
          <w:rPr>
            <w:rFonts w:ascii="Times New Roman" w:hAnsi="Times New Roman"/>
            <w:color w:val="000000" w:themeColor="text1"/>
            <w:sz w:val="22"/>
            <w:szCs w:val="22"/>
          </w:rPr>
          <w:delText xml:space="preserve">projected </w:delText>
        </w:r>
        <w:r w:rsidDel="00A3305A">
          <w:rPr>
            <w:rStyle w:val="None"/>
            <w:rFonts w:ascii="Times New Roman" w:hAnsi="Times New Roman"/>
            <w:sz w:val="22"/>
            <w:szCs w:val="22"/>
          </w:rPr>
          <w:delText xml:space="preserve">along </w:delText>
        </w:r>
      </w:del>
      <w:ins w:id="119" w:author="Vijay Singh" w:date="2021-08-15T09:45:00Z">
        <w:r w:rsidR="00A3305A">
          <w:rPr>
            <w:rFonts w:ascii="Times New Roman" w:hAnsi="Times New Roman"/>
            <w:color w:val="000000" w:themeColor="text1"/>
            <w:sz w:val="22"/>
            <w:szCs w:val="22"/>
          </w:rPr>
          <w:t xml:space="preserve">chose </w:t>
        </w:r>
      </w:ins>
      <w:r>
        <w:rPr>
          <w:rStyle w:val="None"/>
          <w:rFonts w:ascii="Times New Roman" w:hAnsi="Times New Roman"/>
          <w:sz w:val="22"/>
          <w:szCs w:val="22"/>
        </w:rPr>
        <w:t>the PCA eigenvectors with the largest 6 eigenvalues</w:t>
      </w:r>
      <w:ins w:id="120" w:author="Vijay Singh" w:date="2021-08-15T09:45:00Z">
        <w:r w:rsidR="00A3305A">
          <w:rPr>
            <w:rStyle w:val="None"/>
            <w:rFonts w:ascii="Times New Roman" w:hAnsi="Times New Roman"/>
            <w:sz w:val="22"/>
            <w:szCs w:val="22"/>
          </w:rPr>
          <w:t xml:space="preserve"> for such projection</w:t>
        </w:r>
      </w:ins>
      <w:del w:id="121" w:author="Vijay Singh" w:date="2021-08-15T09:45:00Z">
        <w:r w:rsidDel="00A3305A">
          <w:rPr>
            <w:rStyle w:val="None"/>
            <w:rFonts w:ascii="Times New Roman" w:hAnsi="Times New Roman"/>
            <w:sz w:val="22"/>
            <w:szCs w:val="22"/>
          </w:rPr>
          <w:delText>. For the reflectance spectrum dataset</w:delText>
        </w:r>
      </w:del>
      <w:ins w:id="122" w:author="Vijay Singh" w:date="2021-08-15T09:45:00Z">
        <w:r w:rsidR="00A3305A">
          <w:rPr>
            <w:rStyle w:val="None"/>
            <w:rFonts w:ascii="Times New Roman" w:hAnsi="Times New Roman"/>
            <w:sz w:val="22"/>
            <w:szCs w:val="22"/>
          </w:rPr>
          <w:t xml:space="preserve"> as</w:t>
        </w:r>
      </w:ins>
      <w:del w:id="123" w:author="Vijay Singh" w:date="2021-08-15T09:45:00Z">
        <w:r w:rsidDel="00A3305A">
          <w:rPr>
            <w:rStyle w:val="None"/>
            <w:rFonts w:ascii="Times New Roman" w:hAnsi="Times New Roman"/>
            <w:sz w:val="22"/>
            <w:szCs w:val="22"/>
          </w:rPr>
          <w:delText>,</w:delText>
        </w:r>
      </w:del>
      <w:r>
        <w:rPr>
          <w:rStyle w:val="None"/>
          <w:rFonts w:ascii="Times New Roman" w:hAnsi="Times New Roman"/>
          <w:sz w:val="22"/>
          <w:szCs w:val="22"/>
        </w:rPr>
        <w:t xml:space="preserve"> these directions capture</w:t>
      </w:r>
      <w:ins w:id="124" w:author="Vijay Singh" w:date="2021-08-15T09:45:00Z">
        <w:r w:rsidR="008110B0">
          <w:rPr>
            <w:rStyle w:val="None"/>
            <w:rFonts w:ascii="Times New Roman" w:hAnsi="Times New Roman"/>
            <w:sz w:val="22"/>
            <w:szCs w:val="22"/>
          </w:rPr>
          <w:t>d</w:t>
        </w:r>
      </w:ins>
      <w:r>
        <w:rPr>
          <w:rStyle w:val="None"/>
          <w:rFonts w:ascii="Times New Roman" w:hAnsi="Times New Roman"/>
          <w:sz w:val="22"/>
          <w:szCs w:val="22"/>
        </w:rPr>
        <w:t xml:space="preserve"> more than 90% of the variance. We then approximated the resulting distribution </w:t>
      </w:r>
      <w:ins w:id="125" w:author="Vijay Singh" w:date="2021-08-15T09:46:00Z">
        <w:r w:rsidR="008B3043">
          <w:rPr>
            <w:rStyle w:val="None"/>
            <w:rFonts w:ascii="Times New Roman" w:hAnsi="Times New Roman"/>
            <w:sz w:val="22"/>
            <w:szCs w:val="22"/>
          </w:rPr>
          <w:t xml:space="preserve">of projection weights </w:t>
        </w:r>
      </w:ins>
      <w:r>
        <w:rPr>
          <w:rStyle w:val="None"/>
          <w:rFonts w:ascii="Times New Roman" w:hAnsi="Times New Roman"/>
          <w:sz w:val="22"/>
          <w:szCs w:val="22"/>
        </w:rPr>
        <w:t xml:space="preserve">by a multivariate normal distribution. Reflectance spectra for the objects in the scene were generated </w:t>
      </w:r>
      <w:del w:id="126" w:author="Vijay Singh" w:date="2021-08-15T09:59:00Z">
        <w:r w:rsidDel="00C90411">
          <w:rPr>
            <w:rStyle w:val="None"/>
            <w:rFonts w:ascii="Times New Roman" w:hAnsi="Times New Roman"/>
            <w:sz w:val="22"/>
            <w:szCs w:val="22"/>
          </w:rPr>
          <w:delText xml:space="preserve">using </w:delText>
        </w:r>
      </w:del>
      <w:ins w:id="127" w:author="Vijay Singh" w:date="2021-08-15T09:59:00Z">
        <w:r w:rsidR="00C90411">
          <w:rPr>
            <w:rStyle w:val="None"/>
            <w:rFonts w:ascii="Times New Roman" w:hAnsi="Times New Roman"/>
            <w:sz w:val="22"/>
            <w:szCs w:val="22"/>
          </w:rPr>
          <w:t xml:space="preserve">by </w:t>
        </w:r>
      </w:ins>
      <w:r>
        <w:rPr>
          <w:rStyle w:val="None"/>
          <w:rFonts w:ascii="Times New Roman" w:hAnsi="Times New Roman"/>
          <w:sz w:val="22"/>
          <w:szCs w:val="22"/>
        </w:rPr>
        <w:t>random</w:t>
      </w:r>
      <w:ins w:id="128" w:author="Vijay Singh" w:date="2021-08-15T09:59:00Z">
        <w:r w:rsidR="00DC7A0E">
          <w:rPr>
            <w:rStyle w:val="None"/>
            <w:rFonts w:ascii="Times New Roman" w:hAnsi="Times New Roman"/>
            <w:sz w:val="22"/>
            <w:szCs w:val="22"/>
          </w:rPr>
          <w:t>ly</w:t>
        </w:r>
      </w:ins>
      <w:r>
        <w:rPr>
          <w:rStyle w:val="None"/>
          <w:rFonts w:ascii="Times New Roman" w:hAnsi="Times New Roman"/>
          <w:sz w:val="22"/>
          <w:szCs w:val="22"/>
        </w:rPr>
        <w:t xml:space="preserve"> sampling from this multivariate normal distribution</w:t>
      </w:r>
      <w:del w:id="129" w:author="Vijay Singh" w:date="2021-08-15T09:58:00Z">
        <w:r w:rsidDel="00DE1C2C">
          <w:rPr>
            <w:rStyle w:val="None"/>
            <w:rFonts w:ascii="Times New Roman" w:hAnsi="Times New Roman"/>
            <w:sz w:val="22"/>
            <w:szCs w:val="22"/>
          </w:rPr>
          <w:delText xml:space="preserve">. </w:delText>
        </w:r>
      </w:del>
      <w:ins w:id="130" w:author="Vijay Singh" w:date="2021-08-15T09:58:00Z">
        <w:r w:rsidR="00DE1C2C">
          <w:rPr>
            <w:rStyle w:val="None"/>
            <w:rFonts w:ascii="Times New Roman" w:hAnsi="Times New Roman"/>
            <w:sz w:val="22"/>
            <w:szCs w:val="22"/>
          </w:rPr>
          <w:t xml:space="preserve"> and </w:t>
        </w:r>
        <w:r w:rsidR="00C64130">
          <w:rPr>
            <w:rStyle w:val="None"/>
            <w:rFonts w:ascii="Times New Roman" w:hAnsi="Times New Roman"/>
            <w:sz w:val="22"/>
            <w:szCs w:val="22"/>
          </w:rPr>
          <w:t xml:space="preserve">using </w:t>
        </w:r>
      </w:ins>
      <w:ins w:id="131" w:author="Vijay Singh" w:date="2021-08-15T09:49:00Z">
        <w:r w:rsidR="00572E40">
          <w:rPr>
            <w:rStyle w:val="None"/>
            <w:rFonts w:ascii="Times New Roman" w:hAnsi="Times New Roman"/>
            <w:sz w:val="22"/>
            <w:szCs w:val="22"/>
          </w:rPr>
          <w:t xml:space="preserve">the PCA </w:t>
        </w:r>
      </w:ins>
      <w:ins w:id="132" w:author="Vijay Singh" w:date="2021-08-15T09:58:00Z">
        <w:r w:rsidR="00C6398D">
          <w:rPr>
            <w:rStyle w:val="None"/>
            <w:rFonts w:ascii="Times New Roman" w:hAnsi="Times New Roman"/>
            <w:sz w:val="22"/>
            <w:szCs w:val="22"/>
          </w:rPr>
          <w:t xml:space="preserve">eigenvectors </w:t>
        </w:r>
      </w:ins>
      <w:ins w:id="133" w:author="Vijay Singh" w:date="2021-08-15T09:49:00Z">
        <w:r w:rsidR="00572E40">
          <w:rPr>
            <w:rStyle w:val="None"/>
            <w:rFonts w:ascii="Times New Roman" w:hAnsi="Times New Roman"/>
            <w:sz w:val="22"/>
            <w:szCs w:val="22"/>
          </w:rPr>
          <w:t>to const</w:t>
        </w:r>
      </w:ins>
      <w:ins w:id="134" w:author="Vijay Singh" w:date="2021-08-15T09:50:00Z">
        <w:r w:rsidR="00572E40">
          <w:rPr>
            <w:rStyle w:val="None"/>
            <w:rFonts w:ascii="Times New Roman" w:hAnsi="Times New Roman"/>
            <w:sz w:val="22"/>
            <w:szCs w:val="22"/>
          </w:rPr>
          <w:t>ruct sample</w:t>
        </w:r>
      </w:ins>
      <w:ins w:id="135" w:author="Vijay Singh" w:date="2021-08-15T10:00:00Z">
        <w:r w:rsidR="00FD600B">
          <w:rPr>
            <w:rStyle w:val="None"/>
            <w:rFonts w:ascii="Times New Roman" w:hAnsi="Times New Roman"/>
            <w:sz w:val="22"/>
            <w:szCs w:val="22"/>
          </w:rPr>
          <w:t>s</w:t>
        </w:r>
      </w:ins>
      <w:ins w:id="136" w:author="Vijay Singh" w:date="2021-08-15T09:50:00Z">
        <w:r w:rsidR="00572E40">
          <w:rPr>
            <w:rStyle w:val="None"/>
            <w:rFonts w:ascii="Times New Roman" w:hAnsi="Times New Roman"/>
            <w:sz w:val="22"/>
            <w:szCs w:val="22"/>
          </w:rPr>
          <w:t xml:space="preserve"> of mean-centered surface reflectances. To this we added the sample mean </w:t>
        </w:r>
      </w:ins>
      <w:ins w:id="137" w:author="Vijay Singh" w:date="2021-08-15T09:51:00Z">
        <w:r w:rsidR="00572E40">
          <w:rPr>
            <w:rStyle w:val="None"/>
            <w:rFonts w:ascii="Times New Roman" w:hAnsi="Times New Roman"/>
            <w:sz w:val="22"/>
            <w:szCs w:val="22"/>
          </w:rPr>
          <w:t xml:space="preserve">of the surface reflectance dataset. </w:t>
        </w:r>
      </w:ins>
      <w:ins w:id="138" w:author="Vijay Singh" w:date="2021-08-15T09:53:00Z">
        <w:r w:rsidR="00880089">
          <w:rPr>
            <w:rStyle w:val="None"/>
            <w:rFonts w:ascii="Times New Roman" w:hAnsi="Times New Roman"/>
            <w:sz w:val="22"/>
            <w:szCs w:val="22"/>
          </w:rPr>
          <w:t xml:space="preserve">We imposed a physical realizability condition on the spectral samples by ensuring that the reflectance at each spectral frequency was within 0 and 1. If the reflectance of the </w:t>
        </w:r>
      </w:ins>
      <w:ins w:id="139" w:author="Vijay Singh" w:date="2021-08-15T10:01:00Z">
        <w:r w:rsidR="001945C8">
          <w:rPr>
            <w:rStyle w:val="None"/>
            <w:rFonts w:ascii="Times New Roman" w:hAnsi="Times New Roman"/>
            <w:sz w:val="22"/>
            <w:szCs w:val="22"/>
          </w:rPr>
          <w:t xml:space="preserve">generated </w:t>
        </w:r>
      </w:ins>
      <w:ins w:id="140" w:author="Vijay Singh" w:date="2021-08-15T09:53:00Z">
        <w:r w:rsidR="00880089">
          <w:rPr>
            <w:rStyle w:val="None"/>
            <w:rFonts w:ascii="Times New Roman" w:hAnsi="Times New Roman"/>
            <w:sz w:val="22"/>
            <w:szCs w:val="22"/>
          </w:rPr>
          <w:t>sample did not fal</w:t>
        </w:r>
      </w:ins>
      <w:ins w:id="141" w:author="Vijay Singh" w:date="2021-08-15T09:54:00Z">
        <w:r w:rsidR="00880089">
          <w:rPr>
            <w:rStyle w:val="None"/>
            <w:rFonts w:ascii="Times New Roman" w:hAnsi="Times New Roman"/>
            <w:sz w:val="22"/>
            <w:szCs w:val="22"/>
          </w:rPr>
          <w:t xml:space="preserve">l in this range at any wavelength, the sample was discarded. </w:t>
        </w:r>
      </w:ins>
      <w:del w:id="142" w:author="Vijay Singh" w:date="2021-08-15T09:52:00Z">
        <w:r w:rsidDel="00E44316">
          <w:rPr>
            <w:rStyle w:val="None"/>
            <w:rFonts w:ascii="Times New Roman" w:hAnsi="Times New Roman"/>
            <w:sz w:val="22"/>
            <w:szCs w:val="22"/>
          </w:rPr>
          <w:delText xml:space="preserve">The reflectance spectra were constructed as a linear combination of PCA eigenvectors and the sampled weights. </w:delText>
        </w:r>
      </w:del>
      <w:r>
        <w:rPr>
          <w:rStyle w:val="None"/>
          <w:rFonts w:ascii="Times New Roman" w:hAnsi="Times New Roman"/>
          <w:sz w:val="22"/>
          <w:szCs w:val="22"/>
        </w:rPr>
        <w:t xml:space="preserve">The amount of variation in the surface reflectance of the background objects was controlled by multiplying the covariance matrix of the distribution with a scalar. We generated images for six logarithmically spaced values of the covariance scalar [0, 0.01, 0.03, 0.1, 0.3, 1.0]. </w:t>
      </w:r>
      <w:del w:id="143" w:author="Vijay Singh" w:date="2021-08-15T09:55:00Z">
        <w:r w:rsidDel="00A70426">
          <w:rPr>
            <w:rStyle w:val="None"/>
            <w:rFonts w:ascii="Times New Roman" w:hAnsi="Times New Roman"/>
            <w:sz w:val="22"/>
            <w:szCs w:val="22"/>
          </w:rPr>
          <w:delText xml:space="preserve">We imposed a physical realizability condition on the spectral samples by ensuring that the reflectance at each spectral frequency was within 0 and 1. </w:delText>
        </w:r>
      </w:del>
      <w:r>
        <w:rPr>
          <w:rStyle w:val="None"/>
          <w:rFonts w:ascii="Times New Roman" w:hAnsi="Times New Roman"/>
          <w:sz w:val="22"/>
          <w:szCs w:val="22"/>
        </w:rPr>
        <w:t>Due to th</w:t>
      </w:r>
      <w:ins w:id="144" w:author="Vijay Singh" w:date="2021-08-15T09:55:00Z">
        <w:r w:rsidR="00A70426">
          <w:rPr>
            <w:rStyle w:val="None"/>
            <w:rFonts w:ascii="Times New Roman" w:hAnsi="Times New Roman"/>
            <w:sz w:val="22"/>
            <w:szCs w:val="22"/>
          </w:rPr>
          <w:t>e physical realizability</w:t>
        </w:r>
      </w:ins>
      <w:del w:id="145" w:author="Vijay Singh" w:date="2021-08-15T09:55:00Z">
        <w:r w:rsidDel="00A70426">
          <w:rPr>
            <w:rStyle w:val="None"/>
            <w:rFonts w:ascii="Times New Roman" w:hAnsi="Times New Roman"/>
            <w:sz w:val="22"/>
            <w:szCs w:val="22"/>
          </w:rPr>
          <w:delText>is</w:delText>
        </w:r>
      </w:del>
      <w:r>
        <w:rPr>
          <w:rStyle w:val="None"/>
          <w:rFonts w:ascii="Times New Roman" w:hAnsi="Times New Roman"/>
          <w:sz w:val="22"/>
          <w:szCs w:val="22"/>
        </w:rPr>
        <w:t xml:space="preserve"> condition, the variance of the generated spectral samples for some covariance scalars was lower than the variance of the multi-normal distribution. </w:t>
      </w:r>
      <w:ins w:id="146" w:author="Vijay Singh" w:date="2021-09-04T14:36:00Z">
        <w:r w:rsidR="009F6D6A">
          <w:rPr>
            <w:rStyle w:val="None"/>
            <w:rFonts w:ascii="Times New Roman" w:hAnsi="Times New Roman"/>
            <w:sz w:val="22"/>
            <w:szCs w:val="22"/>
          </w:rPr>
          <w:t>For covariance scalar equal to 1, where the effect would be strongest, the xyY chromaticity of the samples (mean</w:t>
        </w:r>
        <w:r w:rsidR="009F6D6A" w:rsidRPr="001A3CDA">
          <w:rPr>
            <w:rStyle w:val="None"/>
            <w:rFonts w:ascii="Times New Roman" w:hAnsi="Times New Roman"/>
            <w:sz w:val="22"/>
            <w:szCs w:val="22"/>
          </w:rPr>
          <w:t xml:space="preserve"> </w:t>
        </w:r>
        <w:r w:rsidR="009F6D6A">
          <w:rPr>
            <w:rStyle w:val="None"/>
            <w:rFonts w:ascii="+-" w:hAnsi="+-"/>
            <w:sz w:val="22"/>
            <w:szCs w:val="22"/>
          </w:rPr>
          <w:t>±</w:t>
        </w:r>
        <w:r w:rsidR="009F6D6A">
          <w:rPr>
            <w:rStyle w:val="None"/>
            <w:rFonts w:ascii="Times New Roman" w:hAnsi="Times New Roman"/>
            <w:sz w:val="22"/>
            <w:szCs w:val="22"/>
          </w:rPr>
          <w:t xml:space="preserve"> std of samples: [x = </w:t>
        </w:r>
        <w:r w:rsidR="009F6D6A" w:rsidRPr="009A1C00">
          <w:rPr>
            <w:rStyle w:val="None"/>
            <w:rFonts w:ascii="Times New Roman" w:hAnsi="Times New Roman"/>
            <w:sz w:val="22"/>
            <w:szCs w:val="22"/>
          </w:rPr>
          <w:t>0.3</w:t>
        </w:r>
        <w:r w:rsidR="009F6D6A">
          <w:rPr>
            <w:rStyle w:val="None"/>
            <w:rFonts w:ascii="Times New Roman" w:hAnsi="Times New Roman"/>
            <w:sz w:val="22"/>
            <w:szCs w:val="22"/>
          </w:rPr>
          <w:t>6</w:t>
        </w:r>
        <w:r w:rsidR="009F6D6A" w:rsidRPr="001A3CDA">
          <w:rPr>
            <w:rStyle w:val="None"/>
            <w:rFonts w:ascii="Times New Roman" w:hAnsi="Times New Roman"/>
            <w:sz w:val="22"/>
            <w:szCs w:val="22"/>
          </w:rPr>
          <w:t xml:space="preserve"> </w:t>
        </w:r>
        <w:r w:rsidR="009F6D6A">
          <w:rPr>
            <w:rStyle w:val="None"/>
            <w:rFonts w:ascii="+-" w:hAnsi="+-"/>
            <w:sz w:val="22"/>
            <w:szCs w:val="22"/>
          </w:rPr>
          <w:t>±</w:t>
        </w:r>
        <w:r w:rsidR="009F6D6A" w:rsidRPr="009A1C00">
          <w:rPr>
            <w:rStyle w:val="None"/>
            <w:rFonts w:ascii="Times New Roman" w:hAnsi="Times New Roman"/>
            <w:sz w:val="22"/>
            <w:szCs w:val="22"/>
          </w:rPr>
          <w:t xml:space="preserve"> 0.05</w:t>
        </w:r>
        <w:r w:rsidR="009F6D6A">
          <w:rPr>
            <w:rStyle w:val="None"/>
            <w:rFonts w:ascii="Times New Roman" w:hAnsi="Times New Roman"/>
            <w:sz w:val="22"/>
            <w:szCs w:val="22"/>
          </w:rPr>
          <w:t xml:space="preserve">, y = </w:t>
        </w:r>
        <w:r w:rsidR="009F6D6A" w:rsidRPr="009A1C00">
          <w:rPr>
            <w:rStyle w:val="None"/>
            <w:rFonts w:ascii="Times New Roman" w:hAnsi="Times New Roman"/>
            <w:sz w:val="22"/>
            <w:szCs w:val="22"/>
          </w:rPr>
          <w:t>0.34</w:t>
        </w:r>
        <w:r w:rsidR="009F6D6A" w:rsidRPr="001A3CDA">
          <w:rPr>
            <w:rStyle w:val="None"/>
            <w:rFonts w:ascii="Times New Roman" w:hAnsi="Times New Roman"/>
            <w:sz w:val="22"/>
            <w:szCs w:val="22"/>
          </w:rPr>
          <w:t xml:space="preserve"> </w:t>
        </w:r>
        <w:r w:rsidR="009F6D6A">
          <w:rPr>
            <w:rStyle w:val="None"/>
            <w:rFonts w:ascii="+-" w:hAnsi="+-"/>
            <w:sz w:val="22"/>
            <w:szCs w:val="22"/>
          </w:rPr>
          <w:t>±</w:t>
        </w:r>
        <w:r w:rsidR="009F6D6A" w:rsidRPr="001A3CDA">
          <w:rPr>
            <w:rStyle w:val="None"/>
            <w:rFonts w:ascii="Times New Roman" w:hAnsi="Times New Roman"/>
            <w:sz w:val="22"/>
            <w:szCs w:val="22"/>
          </w:rPr>
          <w:t xml:space="preserve"> </w:t>
        </w:r>
        <w:r w:rsidR="009F6D6A" w:rsidRPr="009A1C00">
          <w:rPr>
            <w:rStyle w:val="None"/>
            <w:rFonts w:ascii="Times New Roman" w:hAnsi="Times New Roman"/>
            <w:sz w:val="22"/>
            <w:szCs w:val="22"/>
          </w:rPr>
          <w:t>0.0</w:t>
        </w:r>
        <w:r w:rsidR="009F6D6A">
          <w:rPr>
            <w:rStyle w:val="None"/>
            <w:rFonts w:ascii="Times New Roman" w:hAnsi="Times New Roman"/>
            <w:sz w:val="22"/>
            <w:szCs w:val="22"/>
          </w:rPr>
          <w:t xml:space="preserve">6, Y = </w:t>
        </w:r>
        <w:r w:rsidR="009F6D6A" w:rsidRPr="009A1C00">
          <w:rPr>
            <w:rStyle w:val="None"/>
            <w:rFonts w:ascii="Times New Roman" w:hAnsi="Times New Roman"/>
            <w:sz w:val="22"/>
            <w:szCs w:val="22"/>
          </w:rPr>
          <w:t>7.</w:t>
        </w:r>
        <w:r w:rsidR="009F6D6A">
          <w:rPr>
            <w:rStyle w:val="None"/>
            <w:rFonts w:ascii="Times New Roman" w:hAnsi="Times New Roman"/>
            <w:sz w:val="22"/>
            <w:szCs w:val="22"/>
          </w:rPr>
          <w:t>7</w:t>
        </w:r>
        <w:r w:rsidR="009F6D6A" w:rsidRPr="001A3CDA">
          <w:rPr>
            <w:rStyle w:val="None"/>
            <w:rFonts w:ascii="Times New Roman" w:hAnsi="Times New Roman"/>
            <w:sz w:val="22"/>
            <w:szCs w:val="22"/>
          </w:rPr>
          <w:t xml:space="preserve"> </w:t>
        </w:r>
        <w:r w:rsidR="009F6D6A">
          <w:rPr>
            <w:rStyle w:val="None"/>
            <w:rFonts w:ascii="+-" w:hAnsi="+-"/>
            <w:sz w:val="22"/>
            <w:szCs w:val="22"/>
          </w:rPr>
          <w:t>±</w:t>
        </w:r>
        <w:r w:rsidR="009F6D6A" w:rsidRPr="001A3CDA">
          <w:rPr>
            <w:rStyle w:val="None"/>
            <w:rFonts w:ascii="Times New Roman" w:hAnsi="Times New Roman"/>
            <w:sz w:val="22"/>
            <w:szCs w:val="22"/>
          </w:rPr>
          <w:t xml:space="preserve"> </w:t>
        </w:r>
        <w:r w:rsidR="009F6D6A" w:rsidRPr="009A1C00">
          <w:rPr>
            <w:rStyle w:val="None"/>
            <w:rFonts w:ascii="Times New Roman" w:hAnsi="Times New Roman"/>
            <w:sz w:val="22"/>
            <w:szCs w:val="22"/>
          </w:rPr>
          <w:t>3.6</w:t>
        </w:r>
        <w:r w:rsidR="009F6D6A">
          <w:rPr>
            <w:rStyle w:val="None"/>
            <w:rFonts w:ascii="Times New Roman" w:hAnsi="Times New Roman"/>
            <w:sz w:val="22"/>
            <w:szCs w:val="22"/>
          </w:rPr>
          <w:t xml:space="preserve">]) were comparable to the natural surface dataset ([x = </w:t>
        </w:r>
        <w:r w:rsidR="009F6D6A" w:rsidRPr="001A3CDA">
          <w:rPr>
            <w:rStyle w:val="None"/>
            <w:rFonts w:ascii="Times New Roman" w:hAnsi="Times New Roman"/>
            <w:sz w:val="22"/>
            <w:szCs w:val="22"/>
          </w:rPr>
          <w:t xml:space="preserve">0.36 </w:t>
        </w:r>
        <w:r w:rsidR="009F6D6A">
          <w:rPr>
            <w:rStyle w:val="None"/>
            <w:rFonts w:ascii="+-" w:hAnsi="+-"/>
            <w:sz w:val="22"/>
            <w:szCs w:val="22"/>
          </w:rPr>
          <w:t>±</w:t>
        </w:r>
        <w:r w:rsidR="009F6D6A" w:rsidRPr="001A3CDA">
          <w:rPr>
            <w:rStyle w:val="None"/>
            <w:rFonts w:ascii="Times New Roman" w:hAnsi="Times New Roman"/>
            <w:sz w:val="22"/>
            <w:szCs w:val="22"/>
          </w:rPr>
          <w:t xml:space="preserve"> 0.07</w:t>
        </w:r>
        <w:r w:rsidR="009F6D6A">
          <w:rPr>
            <w:rStyle w:val="None"/>
            <w:rFonts w:ascii="Times New Roman" w:hAnsi="Times New Roman"/>
            <w:sz w:val="22"/>
            <w:szCs w:val="22"/>
          </w:rPr>
          <w:t xml:space="preserve">, y = </w:t>
        </w:r>
        <w:r w:rsidR="009F6D6A" w:rsidRPr="001A3CDA">
          <w:rPr>
            <w:rStyle w:val="None"/>
            <w:rFonts w:ascii="Times New Roman" w:hAnsi="Times New Roman"/>
            <w:sz w:val="22"/>
            <w:szCs w:val="22"/>
          </w:rPr>
          <w:t>0.34</w:t>
        </w:r>
        <w:r w:rsidR="009F6D6A">
          <w:rPr>
            <w:rStyle w:val="None"/>
            <w:rFonts w:ascii="Times New Roman" w:hAnsi="Times New Roman"/>
            <w:sz w:val="22"/>
            <w:szCs w:val="22"/>
          </w:rPr>
          <w:t xml:space="preserve"> </w:t>
        </w:r>
        <w:r w:rsidR="009F6D6A">
          <w:rPr>
            <w:rStyle w:val="None"/>
            <w:rFonts w:ascii="+-" w:hAnsi="+-"/>
            <w:sz w:val="22"/>
            <w:szCs w:val="22"/>
          </w:rPr>
          <w:t xml:space="preserve">± </w:t>
        </w:r>
        <w:r w:rsidR="009F6D6A" w:rsidRPr="001A3CDA">
          <w:rPr>
            <w:rStyle w:val="None"/>
            <w:rFonts w:ascii="Times New Roman" w:hAnsi="Times New Roman"/>
            <w:sz w:val="22"/>
            <w:szCs w:val="22"/>
          </w:rPr>
          <w:t>0.06</w:t>
        </w:r>
        <w:r w:rsidR="009F6D6A">
          <w:rPr>
            <w:rStyle w:val="None"/>
            <w:rFonts w:ascii="Times New Roman" w:hAnsi="Times New Roman"/>
            <w:sz w:val="22"/>
            <w:szCs w:val="22"/>
          </w:rPr>
          <w:t xml:space="preserve">, Y = </w:t>
        </w:r>
        <w:r w:rsidR="009F6D6A" w:rsidRPr="001A3CDA">
          <w:rPr>
            <w:rStyle w:val="None"/>
            <w:rFonts w:ascii="Times New Roman" w:hAnsi="Times New Roman"/>
            <w:sz w:val="22"/>
            <w:szCs w:val="22"/>
          </w:rPr>
          <w:t>6.2</w:t>
        </w:r>
        <w:r w:rsidR="009F6D6A">
          <w:rPr>
            <w:rStyle w:val="None"/>
            <w:rFonts w:ascii="Times New Roman" w:hAnsi="Times New Roman"/>
            <w:sz w:val="22"/>
            <w:szCs w:val="22"/>
          </w:rPr>
          <w:t xml:space="preserve"> </w:t>
        </w:r>
        <w:r w:rsidR="009F6D6A">
          <w:rPr>
            <w:rStyle w:val="None"/>
            <w:rFonts w:ascii="+-" w:hAnsi="+-"/>
            <w:sz w:val="22"/>
            <w:szCs w:val="22"/>
          </w:rPr>
          <w:t xml:space="preserve">± </w:t>
        </w:r>
        <w:r w:rsidR="009F6D6A" w:rsidRPr="001A3CDA">
          <w:rPr>
            <w:rStyle w:val="None"/>
            <w:rFonts w:ascii="Times New Roman" w:hAnsi="Times New Roman"/>
            <w:sz w:val="22"/>
            <w:szCs w:val="22"/>
          </w:rPr>
          <w:t>4.5</w:t>
        </w:r>
        <w:r w:rsidR="009F6D6A">
          <w:rPr>
            <w:rStyle w:val="None"/>
            <w:rFonts w:ascii="Times New Roman" w:hAnsi="Times New Roman"/>
            <w:sz w:val="22"/>
            <w:szCs w:val="22"/>
          </w:rPr>
          <w:t>]).</w:t>
        </w:r>
      </w:ins>
    </w:p>
    <w:p w14:paraId="1DCC8099" w14:textId="0431C6F0" w:rsidR="00751458" w:rsidRPr="006956F9" w:rsidRDefault="00751458" w:rsidP="00482247">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1FA600DC" w14:textId="209865D7" w:rsidR="00B620B6" w:rsidRDefault="00B620B6" w:rsidP="00B620B6">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D41080">
        <w:rPr>
          <w:rFonts w:ascii="Times New Roman" w:hAnsi="Times New Roman"/>
          <w:b/>
          <w:bCs/>
          <w:sz w:val="22"/>
          <w:szCs w:val="22"/>
        </w:rPr>
        <w:t>4</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C5DFD03" w14:textId="7E58A683" w:rsidR="00482247" w:rsidRDefault="00030D7F" w:rsidP="006956F9">
      <w:pPr>
        <w:pStyle w:val="Default"/>
        <w:spacing w:before="0"/>
      </w:pPr>
      <w:r>
        <w:rPr>
          <w:rStyle w:val="None"/>
          <w:rFonts w:ascii="Times New Roman" w:hAnsi="Times New Roman"/>
          <w:sz w:val="22"/>
          <w:szCs w:val="22"/>
          <w:shd w:val="clear" w:color="auto" w:fill="FFFFFF"/>
        </w:rPr>
        <w:t xml:space="preserve">We measured lightness discrimination thresholds for six values of the covariance scalar. </w:t>
      </w:r>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w:t>
      </w:r>
      <w:r w:rsidR="00522465">
        <w:rPr>
          <w:rStyle w:val="None"/>
          <w:rFonts w:ascii="Times New Roman" w:hAnsi="Times New Roman"/>
          <w:sz w:val="22"/>
          <w:szCs w:val="22"/>
          <w:shd w:val="clear" w:color="auto" w:fill="FFFFFF"/>
        </w:rPr>
        <w:t xml:space="preserve">LRF </w:t>
      </w:r>
      <w:r w:rsidR="00482247">
        <w:rPr>
          <w:rStyle w:val="None"/>
          <w:rFonts w:ascii="Times New Roman" w:hAnsi="Times New Roman"/>
          <w:sz w:val="22"/>
          <w:szCs w:val="22"/>
          <w:shd w:val="clear" w:color="auto" w:fill="FFFFFF"/>
        </w:rPr>
        <w:t xml:space="preserve">in the comparison image </w:t>
      </w:r>
      <w:r w:rsidR="00482247">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w:t>
      </w:r>
      <w:r w:rsidR="00270DF5">
        <w:rPr>
          <w:rStyle w:val="None"/>
          <w:rFonts w:ascii="Times New Roman" w:hAnsi="Times New Roman"/>
          <w:sz w:val="22"/>
          <w:szCs w:val="22"/>
          <w:shd w:val="clear" w:color="auto" w:fill="FFFFFF"/>
        </w:rPr>
        <w:t>covariance scalar</w:t>
      </w:r>
      <w:r w:rsidR="00270DF5" w:rsidDel="00270DF5">
        <w:rPr>
          <w:rFonts w:ascii="Times New Roman" w:hAnsi="Times New Roman"/>
          <w:sz w:val="22"/>
          <w:szCs w:val="22"/>
          <w:shd w:val="clear" w:color="auto" w:fill="FFFFFF"/>
        </w:rPr>
        <w:t xml:space="preserve"> </w:t>
      </w:r>
      <w:r w:rsidR="00482247">
        <w:rPr>
          <w:rFonts w:ascii="Times New Roman" w:hAnsi="Times New Roman"/>
          <w:sz w:val="22"/>
          <w:szCs w:val="22"/>
          <w:shd w:val="clear" w:color="auto" w:fill="FFFFFF"/>
        </w:rPr>
        <w:t xml:space="preserve">0.00 we generated a set of 11 images, one at each LRF level, as the background remained fixed in this case. All images were generated without secondary </w:t>
      </w:r>
      <w:r w:rsidR="00482247">
        <w:rPr>
          <w:rFonts w:ascii="Times New Roman" w:hAnsi="Times New Roman"/>
          <w:sz w:val="22"/>
          <w:szCs w:val="22"/>
          <w:shd w:val="clear" w:color="auto" w:fill="FFFFFF"/>
        </w:rPr>
        <w:lastRenderedPageBreak/>
        <w:t>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5E7F37DB" w14:textId="77777777" w:rsidR="00482247" w:rsidRPr="006956F9" w:rsidRDefault="00482247" w:rsidP="006956F9"/>
    <w:p w14:paraId="05C17409" w14:textId="3D47FF96"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7A869E4B" w:rsidR="00F60A64" w:rsidRDefault="00F60A64" w:rsidP="001D0525">
      <w:pPr>
        <w:pStyle w:val="Default"/>
        <w:spacing w:before="0" w:after="270"/>
        <w:rPr>
          <w:rFonts w:ascii="Times New Roman" w:hAnsi="Times New Roman"/>
          <w:sz w:val="22"/>
          <w:szCs w:val="22"/>
          <w:shd w:val="clear" w:color="auto" w:fill="FFFFFF"/>
        </w:rPr>
      </w:pPr>
      <w:r>
        <w:rPr>
          <w:rFonts w:ascii="Times New Roman" w:hAnsi="Times New Roman"/>
          <w:b/>
          <w:bCs/>
          <w:sz w:val="22"/>
          <w:szCs w:val="22"/>
        </w:rPr>
        <w:t>2.</w:t>
      </w:r>
      <w:r w:rsidR="003D433A">
        <w:rPr>
          <w:rFonts w:ascii="Times New Roman" w:hAnsi="Times New Roman"/>
          <w:b/>
          <w:bCs/>
          <w:sz w:val="22"/>
          <w:szCs w:val="22"/>
        </w:rPr>
        <w:t xml:space="preserve">5 </w:t>
      </w:r>
      <w:r>
        <w:rPr>
          <w:rStyle w:val="None"/>
          <w:rFonts w:ascii="Times New Roman" w:hAnsi="Times New Roman"/>
          <w:b/>
          <w:bCs/>
          <w:sz w:val="22"/>
          <w:szCs w:val="22"/>
          <w:shd w:val="clear" w:color="auto" w:fill="FFFFFF"/>
        </w:rPr>
        <w:t>Experimental Details</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268CDD46"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 </w:t>
      </w:r>
      <w:r w:rsidR="00642D6E">
        <w:rPr>
          <w:rStyle w:val="None"/>
          <w:rFonts w:ascii="Times New Roman" w:hAnsi="Times New Roman"/>
          <w:sz w:val="22"/>
          <w:szCs w:val="22"/>
          <w:shd w:val="clear" w:color="auto" w:fill="FFFFFF"/>
        </w:rPr>
        <w:t>block of trials</w:t>
      </w:r>
      <w:r w:rsidR="00642D6E">
        <w:rPr>
          <w:rStyle w:val="None"/>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as the data collected at one covariance </w:t>
      </w:r>
      <w:r w:rsidR="009C45F6">
        <w:rPr>
          <w:rStyle w:val="None"/>
          <w:rFonts w:ascii="Times New Roman" w:hAnsi="Times New Roman"/>
          <w:sz w:val="22"/>
          <w:szCs w:val="22"/>
          <w:shd w:val="clear" w:color="auto" w:fill="FFFFFF"/>
        </w:rPr>
        <w:t>scalar</w:t>
      </w:r>
      <w:r>
        <w:rPr>
          <w:rStyle w:val="None"/>
          <w:rFonts w:ascii="Times New Roman" w:hAnsi="Times New Roman"/>
          <w:sz w:val="22"/>
          <w:szCs w:val="22"/>
          <w:shd w:val="clear" w:color="auto" w:fill="FFFFFF"/>
        </w:rPr>
        <w:t xml:space="preserve"> with 30 trials at each of the 11 comparison levels. We define a permutation as a set of six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s, where each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corresponds to one of the possible six </w:t>
      </w:r>
      <w:r w:rsidR="009C45F6">
        <w:rPr>
          <w:rStyle w:val="None"/>
          <w:rFonts w:ascii="Times New Roman" w:hAnsi="Times New Roman"/>
          <w:sz w:val="22"/>
          <w:szCs w:val="22"/>
          <w:shd w:val="clear" w:color="auto" w:fill="FFFFFF"/>
        </w:rPr>
        <w:t>covariance scalars</w:t>
      </w:r>
      <w:r>
        <w:rPr>
          <w:rStyle w:val="None"/>
          <w:rFonts w:ascii="Times New Roman" w:hAnsi="Times New Roman"/>
          <w:sz w:val="22"/>
          <w:szCs w:val="22"/>
          <w:shd w:val="clear" w:color="auto" w:fill="FFFFFF"/>
        </w:rPr>
        <w:t xml:space="preserve">.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s. We divided these 18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s over 6 sessions, each session with 3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s. In each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we randomly selected the images on the trials from the pre-generated image databases. The first five trials of each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were moderate trials (as defined in </w:t>
      </w:r>
      <w:r w:rsidR="00F652EA">
        <w:rPr>
          <w:rStyle w:val="None"/>
          <w:rFonts w:ascii="Times New Roman" w:hAnsi="Times New Roman"/>
          <w:sz w:val="22"/>
          <w:szCs w:val="22"/>
          <w:shd w:val="clear" w:color="auto" w:fill="FFFFFF"/>
        </w:rPr>
        <w:t xml:space="preserve">Methods: </w:t>
      </w:r>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3F49F184"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was generated pseudo-randomly at the beginning of the </w:t>
      </w:r>
      <w:r w:rsidR="004D519F">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3F798659"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 </w:t>
      </w:r>
      <w:r w:rsidR="004D519F">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 were presented in three </w:t>
      </w:r>
      <w:r w:rsidR="00AD45B6">
        <w:rPr>
          <w:rFonts w:ascii="Times New Roman" w:hAnsi="Times New Roman"/>
          <w:sz w:val="22"/>
          <w:szCs w:val="22"/>
          <w:shd w:val="clear" w:color="auto" w:fill="FFFFFF"/>
        </w:rPr>
        <w:t>sub-</w:t>
      </w:r>
      <w:r>
        <w:rPr>
          <w:rFonts w:ascii="Times New Roman" w:hAnsi="Times New Roman"/>
          <w:sz w:val="22"/>
          <w:szCs w:val="22"/>
          <w:shd w:val="clear" w:color="auto" w:fill="FFFFFF"/>
        </w:rPr>
        <w:t xml:space="preserve">blocks of 110 trials each. At the end of each </w:t>
      </w:r>
      <w:r w:rsidR="00B87807">
        <w:rPr>
          <w:rFonts w:ascii="Times New Roman" w:hAnsi="Times New Roman"/>
          <w:sz w:val="22"/>
          <w:szCs w:val="22"/>
          <w:shd w:val="clear" w:color="auto" w:fill="FFFFFF"/>
        </w:rPr>
        <w:t>sub-</w:t>
      </w:r>
      <w:r>
        <w:rPr>
          <w:rFonts w:ascii="Times New Roman" w:hAnsi="Times New Roman"/>
          <w:sz w:val="22"/>
          <w:szCs w:val="22"/>
          <w:shd w:val="clear" w:color="auto" w:fill="FFFFFF"/>
        </w:rPr>
        <w:t xml:space="preserve">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w:t>
      </w:r>
      <w:r w:rsidR="005D115C">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If an observer terminated a </w:t>
      </w:r>
      <w:r w:rsidR="005D115C">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the data for that </w:t>
      </w:r>
      <w:r w:rsidR="005D115C">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xml:space="preserve"> was not saved. No observer terminated any </w:t>
      </w:r>
      <w:r w:rsidR="005D115C">
        <w:rPr>
          <w:rStyle w:val="None"/>
          <w:rFonts w:ascii="Times New Roman" w:hAnsi="Times New Roman"/>
          <w:sz w:val="22"/>
          <w:szCs w:val="22"/>
          <w:shd w:val="clear" w:color="auto" w:fill="FFFFFF"/>
        </w:rPr>
        <w:t>block</w:t>
      </w:r>
      <w:r>
        <w:rPr>
          <w:rStyle w:val="None"/>
          <w:rFonts w:ascii="Times New Roman" w:hAnsi="Times New Roman"/>
          <w:sz w:val="22"/>
          <w:szCs w:val="22"/>
          <w:shd w:val="clear" w:color="auto" w:fill="FFFFFF"/>
        </w:rPr>
        <w:t>.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27DDF220"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w:t>
      </w:r>
      <w:r w:rsidR="005D115C">
        <w:rPr>
          <w:rFonts w:ascii="Times New Roman" w:hAnsi="Times New Roman"/>
          <w:sz w:val="22"/>
          <w:szCs w:val="22"/>
        </w:rPr>
        <w:t>block</w:t>
      </w:r>
      <w:r w:rsidR="00B6377B">
        <w:rPr>
          <w:rFonts w:ascii="Times New Roman" w:hAnsi="Times New Roman"/>
          <w:sz w:val="22"/>
          <w:szCs w:val="22"/>
        </w:rPr>
        <w:t xml:space="preserve"> (</w:t>
      </w:r>
      <w:r w:rsidR="00854E01">
        <w:rPr>
          <w:rFonts w:ascii="Times New Roman" w:hAnsi="Times New Roman"/>
          <w:sz w:val="22"/>
          <w:szCs w:val="22"/>
        </w:rPr>
        <w:t>S</w:t>
      </w:r>
      <w:r w:rsidR="00B6377B">
        <w:rPr>
          <w:rFonts w:ascii="Times New Roman" w:hAnsi="Times New Roman"/>
          <w:sz w:val="22"/>
          <w:szCs w:val="22"/>
        </w:rPr>
        <w:t xml:space="preserve">ee </w:t>
      </w:r>
      <w:r w:rsidR="00B6377B">
        <w:rPr>
          <w:rStyle w:val="None"/>
          <w:rFonts w:ascii="Times New Roman" w:hAnsi="Times New Roman"/>
          <w:sz w:val="22"/>
          <w:szCs w:val="22"/>
          <w:shd w:val="clear" w:color="auto" w:fill="FFFFFF"/>
        </w:rPr>
        <w:t xml:space="preserve">Methods: </w:t>
      </w:r>
      <w:r w:rsidR="00B6377B" w:rsidRPr="00AA0A75">
        <w:rPr>
          <w:rStyle w:val="None"/>
          <w:rFonts w:ascii="Times New Roman" w:hAnsi="Times New Roman"/>
          <w:sz w:val="22"/>
          <w:szCs w:val="22"/>
          <w:shd w:val="clear" w:color="auto" w:fill="FFFFFF"/>
        </w:rPr>
        <w:t>Observer</w:t>
      </w:r>
      <w:r w:rsidR="00B6377B" w:rsidRPr="00AA0A75">
        <w:rPr>
          <w:rStyle w:val="None"/>
          <w:rFonts w:ascii="Times New Roman" w:hAnsi="Times New Roman"/>
          <w:sz w:val="22"/>
          <w:szCs w:val="22"/>
          <w:shd w:val="clear" w:color="auto" w:fill="FFFFFF"/>
          <w:lang w:val="de-DE"/>
        </w:rPr>
        <w:t xml:space="preserve"> Recruitment and Exclusion</w:t>
      </w:r>
      <w:r w:rsidR="00F1463B">
        <w:rPr>
          <w:rStyle w:val="None"/>
          <w:rFonts w:ascii="Times New Roman" w:hAnsi="Times New Roman"/>
          <w:sz w:val="22"/>
          <w:szCs w:val="22"/>
          <w:shd w:val="clear" w:color="auto" w:fill="FFFFFF"/>
          <w:lang w:val="de-DE"/>
        </w:rPr>
        <w:t xml:space="preserve"> for explanation of </w:t>
      </w:r>
      <w:r w:rsidR="00F1463B">
        <w:rPr>
          <w:rFonts w:ascii="Times New Roman" w:hAnsi="Times New Roman"/>
          <w:sz w:val="22"/>
          <w:szCs w:val="22"/>
        </w:rPr>
        <w:t xml:space="preserve">familiarization </w:t>
      </w:r>
      <w:r w:rsidR="005D115C">
        <w:rPr>
          <w:rFonts w:ascii="Times New Roman" w:hAnsi="Times New Roman"/>
          <w:sz w:val="22"/>
          <w:szCs w:val="22"/>
        </w:rPr>
        <w:t>block</w:t>
      </w:r>
      <w:r w:rsidR="00B6377B">
        <w:rPr>
          <w:rFonts w:ascii="Times New Roman" w:hAnsi="Times New Roman"/>
          <w:sz w:val="22"/>
          <w:szCs w:val="22"/>
        </w:rPr>
        <w:t>)</w:t>
      </w:r>
      <w:r>
        <w:rPr>
          <w:rFonts w:ascii="Times New Roman" w:hAnsi="Times New Roman"/>
          <w:sz w:val="22"/>
          <w:szCs w:val="22"/>
        </w:rPr>
        <w:t xml:space="preserve">. After the familiarization </w:t>
      </w:r>
      <w:r w:rsidR="005D115C">
        <w:rPr>
          <w:rFonts w:ascii="Times New Roman" w:hAnsi="Times New Roman"/>
          <w:sz w:val="22"/>
          <w:szCs w:val="22"/>
        </w:rPr>
        <w:t>block</w:t>
      </w:r>
      <w:r>
        <w:rPr>
          <w:rFonts w:ascii="Times New Roman" w:hAnsi="Times New Roman"/>
          <w:sz w:val="22"/>
          <w:szCs w:val="22"/>
        </w:rPr>
        <w:t xml:space="preserve">, the </w:t>
      </w:r>
      <w:r>
        <w:rPr>
          <w:rFonts w:ascii="Times New Roman" w:hAnsi="Times New Roman"/>
          <w:sz w:val="22"/>
          <w:szCs w:val="22"/>
          <w:lang w:val="pt-PT"/>
        </w:rPr>
        <w:t>observers</w:t>
      </w:r>
      <w:r>
        <w:rPr>
          <w:rFonts w:ascii="Times New Roman" w:hAnsi="Times New Roman"/>
          <w:sz w:val="22"/>
          <w:szCs w:val="22"/>
        </w:rPr>
        <w:t xml:space="preserve"> performed the other three </w:t>
      </w:r>
      <w:r w:rsidR="005D115C">
        <w:rPr>
          <w:rFonts w:ascii="Times New Roman" w:hAnsi="Times New Roman"/>
          <w:sz w:val="22"/>
          <w:szCs w:val="22"/>
        </w:rPr>
        <w:t>block</w:t>
      </w:r>
      <w:r>
        <w:rPr>
          <w:rFonts w:ascii="Times New Roman" w:hAnsi="Times New Roman"/>
          <w:sz w:val="22"/>
          <w:szCs w:val="22"/>
        </w:rPr>
        <w:t>s of the practice session. The entire practice session took nearly one hour.</w:t>
      </w:r>
    </w:p>
    <w:p w14:paraId="3A970F7F" w14:textId="5F1DBF4A" w:rsidR="003C206F" w:rsidRDefault="00F60A64" w:rsidP="00F60A64">
      <w:pPr>
        <w:pStyle w:val="Default"/>
        <w:spacing w:before="0" w:after="270"/>
        <w:rPr>
          <w:rFonts w:ascii="Times New Roman" w:hAnsi="Times New Roman"/>
          <w:sz w:val="22"/>
          <w:szCs w:val="22"/>
        </w:rPr>
      </w:pPr>
      <w:r>
        <w:rPr>
          <w:rFonts w:ascii="Times New Roman" w:hAnsi="Times New Roman"/>
          <w:sz w:val="22"/>
          <w:szCs w:val="22"/>
        </w:rPr>
        <w:t xml:space="preserve">The observers who met the criteria performed 18 </w:t>
      </w:r>
      <w:r w:rsidR="005D115C">
        <w:rPr>
          <w:rFonts w:ascii="Times New Roman" w:hAnsi="Times New Roman"/>
          <w:sz w:val="22"/>
          <w:szCs w:val="22"/>
        </w:rPr>
        <w:t>block</w:t>
      </w:r>
      <w:r>
        <w:rPr>
          <w:rFonts w:ascii="Times New Roman" w:hAnsi="Times New Roman"/>
          <w:sz w:val="22"/>
          <w:szCs w:val="22"/>
        </w:rPr>
        <w:t xml:space="preserve">s over 6 other sessions. The order of these </w:t>
      </w:r>
      <w:r w:rsidR="005D115C">
        <w:rPr>
          <w:rFonts w:ascii="Times New Roman" w:hAnsi="Times New Roman"/>
          <w:sz w:val="22"/>
          <w:szCs w:val="22"/>
        </w:rPr>
        <w:t>block</w:t>
      </w:r>
      <w:r>
        <w:rPr>
          <w:rFonts w:ascii="Times New Roman" w:hAnsi="Times New Roman"/>
          <w:sz w:val="22"/>
          <w:szCs w:val="22"/>
        </w:rPr>
        <w:t xml:space="preserve">s was determined pseudo-randomly at the beginning of the practice session. In each session, the observer performed only three </w:t>
      </w:r>
      <w:r w:rsidR="005D115C">
        <w:rPr>
          <w:rFonts w:ascii="Times New Roman" w:hAnsi="Times New Roman"/>
          <w:sz w:val="22"/>
          <w:szCs w:val="22"/>
        </w:rPr>
        <w:t>block</w:t>
      </w:r>
      <w:r>
        <w:rPr>
          <w:rFonts w:ascii="Times New Roman" w:hAnsi="Times New Roman"/>
          <w:sz w:val="22"/>
          <w:szCs w:val="22"/>
        </w:rPr>
        <w:t>s. The observers were dark adapted at the beginning of each session.</w:t>
      </w:r>
    </w:p>
    <w:p w14:paraId="2C520F42" w14:textId="5C4EE2E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b/>
          <w:bCs/>
          <w:sz w:val="22"/>
          <w:szCs w:val="22"/>
        </w:rPr>
        <w:lastRenderedPageBreak/>
        <w:t>2.</w:t>
      </w:r>
      <w:r w:rsidR="001D0525">
        <w:rPr>
          <w:rFonts w:ascii="Times New Roman" w:hAnsi="Times New Roman"/>
          <w:b/>
          <w:bCs/>
          <w:sz w:val="22"/>
          <w:szCs w:val="22"/>
        </w:rPr>
        <w:t>6</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7777777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0788B460"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 In the familiarization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w:t>
      </w:r>
      <w:r w:rsidR="003266A1">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s for images with covariance scal</w:t>
      </w:r>
      <w:r w:rsidR="002B0FF8">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 xml:space="preserve">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Methods: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6B382628" w14:textId="36E3C529"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w:t>
      </w:r>
      <w:r w:rsidR="00E670E0">
        <w:rPr>
          <w:rFonts w:ascii="Times New Roman" w:hAnsi="Times New Roman"/>
          <w:sz w:val="22"/>
          <w:szCs w:val="22"/>
          <w:shd w:val="clear" w:color="auto" w:fill="FFFFFF"/>
        </w:rPr>
        <w:t>; See Methods: Preregistration</w:t>
      </w:r>
      <w:r>
        <w:rPr>
          <w:rFonts w:ascii="Times New Roman" w:hAnsi="Times New Roman"/>
          <w:sz w:val="22"/>
          <w:szCs w:val="22"/>
          <w:shd w:val="clear" w:color="auto" w:fill="FFFFFF"/>
        </w:rPr>
        <w:t>)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FFE22DB" w14:textId="2C24C441" w:rsidR="003705A0" w:rsidRDefault="003705A0" w:rsidP="003705A0">
      <w:pPr>
        <w:pStyle w:val="Default"/>
        <w:spacing w:before="0" w:after="270"/>
        <w:rPr>
          <w:rFonts w:ascii="Times New Roman" w:hAnsi="Times New Roman"/>
          <w:sz w:val="22"/>
          <w:szCs w:val="22"/>
        </w:rPr>
      </w:pPr>
      <w:r>
        <w:rPr>
          <w:rFonts w:ascii="Times New Roman" w:hAnsi="Times New Roman"/>
          <w:b/>
          <w:bCs/>
          <w:sz w:val="22"/>
          <w:szCs w:val="22"/>
          <w:lang w:val="de-DE"/>
        </w:rPr>
        <w:t>2.7 Preregistration</w:t>
      </w:r>
    </w:p>
    <w:p w14:paraId="338C1369" w14:textId="77777777" w:rsidR="003705A0" w:rsidRDefault="003705A0" w:rsidP="003705A0">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 xml:space="preserve">. </w:t>
      </w:r>
    </w:p>
    <w:p w14:paraId="1FD1738B" w14:textId="36EF22E0" w:rsidR="003705A0" w:rsidRDefault="003705A0" w:rsidP="003705A0">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1) was abandoned because the task was too difficult. The findings of the second experiment (pre-registered as Experiment 2) provided control data and are reported in the Appendix. </w:t>
      </w:r>
      <w:r w:rsidR="009C3EC5">
        <w:rPr>
          <w:rFonts w:ascii="Times New Roman" w:eastAsia="Times New Roman" w:hAnsi="Times New Roman" w:cs="Times New Roman"/>
          <w:sz w:val="22"/>
          <w:szCs w:val="22"/>
        </w:rPr>
        <w:t xml:space="preserve">In this paper we </w:t>
      </w:r>
      <w:r>
        <w:rPr>
          <w:rFonts w:ascii="Times New Roman" w:eastAsia="Times New Roman" w:hAnsi="Times New Roman" w:cs="Times New Roman"/>
          <w:sz w:val="22"/>
          <w:szCs w:val="22"/>
        </w:rPr>
        <w:t>focus on the third experiment (pre-registered as Experiment 3).</w:t>
      </w:r>
    </w:p>
    <w:p w14:paraId="414A7184" w14:textId="5F0B1D71" w:rsidR="003705A0" w:rsidRPr="00533BB4" w:rsidRDefault="003705A0" w:rsidP="003705A0">
      <w:pPr>
        <w:pStyle w:val="Default"/>
        <w:spacing w:before="0" w:after="270"/>
        <w:rPr>
          <w:rFonts w:ascii="Times New Roman" w:hAnsi="Times New Roman"/>
          <w:sz w:val="22"/>
          <w:szCs w:val="22"/>
        </w:rPr>
      </w:pPr>
      <w:r>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w:t>
      </w:r>
      <w:r w:rsidR="005D115C">
        <w:rPr>
          <w:rFonts w:ascii="Times New Roman" w:hAnsi="Times New Roman"/>
          <w:sz w:val="22"/>
          <w:szCs w:val="22"/>
        </w:rPr>
        <w:t>block</w:t>
      </w:r>
      <w:r w:rsidRPr="00CF63FF">
        <w:rPr>
          <w:rFonts w:ascii="Times New Roman" w:hAnsi="Times New Roman"/>
          <w:sz w:val="22"/>
          <w:szCs w:val="22"/>
        </w:rPr>
        <w:t>s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p>
    <w:p w14:paraId="5FF19C82" w14:textId="77777777" w:rsidR="003705A0" w:rsidRPr="001D0525" w:rsidRDefault="003705A0" w:rsidP="003705A0">
      <w:pPr>
        <w:pStyle w:val="Default"/>
        <w:spacing w:after="270"/>
        <w:rPr>
          <w:rStyle w:val="None"/>
          <w:sz w:val="22"/>
          <w:szCs w:val="22"/>
        </w:rPr>
      </w:pPr>
      <w:r>
        <w:rPr>
          <w:rFonts w:ascii="Times New Roman" w:hAnsi="Times New Roman"/>
          <w:sz w:val="22"/>
          <w:szCs w:val="22"/>
        </w:rPr>
        <w:lastRenderedPageBreak/>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54D943A0" w14:textId="00B62C62" w:rsidR="003705A0" w:rsidRDefault="003705A0" w:rsidP="003705A0">
      <w:pPr>
        <w:rPr>
          <w:ins w:id="147" w:author="Vijay Singh" w:date="2021-08-15T10:32:00Z"/>
        </w:rPr>
      </w:pPr>
      <w:ins w:id="148" w:author="Vijay Singh" w:date="2021-08-15T10:32:00Z">
        <w:r>
          <w:rPr>
            <w:b/>
            <w:bCs/>
            <w:sz w:val="22"/>
            <w:szCs w:val="22"/>
          </w:rPr>
          <w:t>2.</w:t>
        </w:r>
      </w:ins>
      <w:ins w:id="149" w:author="Vijay Singh" w:date="2021-08-15T10:33:00Z">
        <w:r>
          <w:rPr>
            <w:b/>
            <w:bCs/>
            <w:sz w:val="22"/>
            <w:szCs w:val="22"/>
          </w:rPr>
          <w:t>8</w:t>
        </w:r>
      </w:ins>
      <w:ins w:id="150" w:author="Vijay Singh" w:date="2021-08-15T10:32:00Z">
        <w:r>
          <w:rPr>
            <w:b/>
            <w:bCs/>
            <w:sz w:val="22"/>
            <w:szCs w:val="22"/>
          </w:rPr>
          <w:t xml:space="preserve"> </w:t>
        </w:r>
      </w:ins>
      <w:ins w:id="151" w:author="Vijay Singh" w:date="2021-08-15T10:33:00Z">
        <w:r>
          <w:rPr>
            <w:rStyle w:val="None"/>
            <w:b/>
            <w:bCs/>
            <w:sz w:val="22"/>
            <w:szCs w:val="22"/>
          </w:rPr>
          <w:t>Observer Information</w:t>
        </w:r>
      </w:ins>
    </w:p>
    <w:p w14:paraId="70AC1A81" w14:textId="77777777" w:rsidR="003705A0" w:rsidRDefault="003705A0" w:rsidP="00F516FB">
      <w:pPr>
        <w:pStyle w:val="Default"/>
        <w:spacing w:before="0"/>
        <w:rPr>
          <w:ins w:id="152" w:author="Vijay Singh" w:date="2021-08-15T10:32:00Z"/>
          <w:rFonts w:ascii="Times New Roman" w:hAnsi="Times New Roman"/>
          <w:sz w:val="22"/>
          <w:szCs w:val="22"/>
        </w:rPr>
      </w:pPr>
    </w:p>
    <w:p w14:paraId="3BB12A77" w14:textId="69749810" w:rsidR="00F516FB" w:rsidRDefault="00F516FB" w:rsidP="00F516FB">
      <w:pPr>
        <w:pStyle w:val="Default"/>
        <w:spacing w:before="0"/>
        <w:rPr>
          <w:rFonts w:ascii="Times New Roman" w:hAnsi="Times New Roman"/>
          <w:sz w:val="22"/>
          <w:szCs w:val="22"/>
        </w:rPr>
      </w:pPr>
      <w:r>
        <w:rPr>
          <w:rFonts w:ascii="Times New Roman" w:hAnsi="Times New Roman"/>
          <w:sz w:val="22"/>
          <w:szCs w:val="22"/>
        </w:rPr>
        <w:t>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w:t>
      </w:r>
      <w:r w:rsidR="009E4CB9">
        <w:rPr>
          <w:rFonts w:ascii="Times New Roman" w:hAnsi="Times New Roman"/>
          <w:sz w:val="22"/>
          <w:szCs w:val="22"/>
        </w:rPr>
        <w:t>ies</w:t>
      </w:r>
      <w:r>
        <w:rPr>
          <w:rFonts w:ascii="Times New Roman" w:hAnsi="Times New Roman"/>
          <w:sz w:val="22"/>
          <w:szCs w:val="22"/>
        </w:rPr>
        <w:t xml:space="preserve"> of the observers </w:t>
      </w:r>
      <w:r w:rsidR="009E4CB9">
        <w:rPr>
          <w:rFonts w:ascii="Times New Roman" w:hAnsi="Times New Roman"/>
          <w:sz w:val="22"/>
          <w:szCs w:val="22"/>
        </w:rPr>
        <w:t>were</w:t>
      </w:r>
      <w:r>
        <w:rPr>
          <w:rFonts w:ascii="Times New Roman" w:hAnsi="Times New Roman"/>
          <w:sz w:val="22"/>
          <w:szCs w:val="22"/>
        </w:rPr>
        <w:t>: Observer 2, L = 20/30, R = 20/30; Observer 4, L = 20/15, R = 20/20; Observer 8, L = 20/30, R = 20/25; Observer 17, L = 20/20, R = 20/20</w:t>
      </w:r>
      <w:r w:rsidR="009B568E">
        <w:rPr>
          <w:rFonts w:ascii="Times New Roman" w:hAnsi="Times New Roman"/>
          <w:sz w:val="22"/>
          <w:szCs w:val="22"/>
        </w:rPr>
        <w:t>.</w:t>
      </w:r>
      <w:r>
        <w:rPr>
          <w:rFonts w:ascii="Times New Roman" w:hAnsi="Times New Roman"/>
          <w:sz w:val="22"/>
          <w:szCs w:val="22"/>
        </w:rPr>
        <w:t xml:space="preserve"> Observers were dark adapted before performing the experiments. The choice of four observers to complete the experiment was specified in our pre-registered protocol.</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19738B79" w14:textId="6F76CD33" w:rsidR="001D0525" w:rsidRDefault="001D0525" w:rsidP="001D0525">
      <w:r>
        <w:rPr>
          <w:b/>
          <w:bCs/>
          <w:sz w:val="22"/>
          <w:szCs w:val="22"/>
        </w:rPr>
        <w:t>2.</w:t>
      </w:r>
      <w:r w:rsidR="0024261E">
        <w:rPr>
          <w:b/>
          <w:bCs/>
          <w:sz w:val="22"/>
          <w:szCs w:val="22"/>
        </w:rPr>
        <w:t xml:space="preserve">8 </w:t>
      </w:r>
      <w:r>
        <w:rPr>
          <w:rStyle w:val="None"/>
          <w:b/>
          <w:bCs/>
          <w:sz w:val="22"/>
          <w:szCs w:val="22"/>
        </w:rPr>
        <w:t>Image Generation</w:t>
      </w:r>
    </w:p>
    <w:p w14:paraId="00BA6DEA" w14:textId="77777777" w:rsidR="001D0525" w:rsidRPr="000E3DCD" w:rsidRDefault="001D0525" w:rsidP="001D0525">
      <w:pPr>
        <w:rPr>
          <w:sz w:val="22"/>
          <w:szCs w:val="22"/>
        </w:rPr>
      </w:pPr>
    </w:p>
    <w:p w14:paraId="0B174C07" w14:textId="77777777" w:rsidR="001D0525" w:rsidRDefault="001D0525" w:rsidP="001D0525">
      <w:pPr>
        <w:rPr>
          <w:rStyle w:val="None"/>
          <w:sz w:val="22"/>
          <w:szCs w:val="22"/>
        </w:rPr>
      </w:pPr>
      <w:r>
        <w:rPr>
          <w:rStyle w:val="None"/>
          <w:sz w:val="22"/>
          <w:szCs w:val="22"/>
        </w:rPr>
        <w:t>The images were generated using software we refer to as Virtual World Color Constancy (VWCC) (</w:t>
      </w:r>
      <w:hyperlink r:id="rId13"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To render an image, we first create a 3D model that specifies the base scene. Objects and light sources can be inserted in the base scene at user specified locations. The 3D models were based on a base scene provided as part of RenderToolbox and modified using Blender</w:t>
      </w:r>
      <w:r w:rsidRPr="008218A2">
        <w:rPr>
          <w:rStyle w:val="None"/>
          <w:sz w:val="22"/>
          <w:szCs w:val="22"/>
        </w:rPr>
        <w:t xml:space="preserve">, </w:t>
      </w:r>
      <w:r w:rsidRPr="008218A2">
        <w:rPr>
          <w:sz w:val="22"/>
          <w:szCs w:val="22"/>
        </w:rPr>
        <w:t xml:space="preserve">an open-source 3-D modeling and animation package </w:t>
      </w:r>
      <w:r w:rsidRPr="008218A2">
        <w:rPr>
          <w:color w:val="000000" w:themeColor="text1"/>
          <w:sz w:val="22"/>
          <w:szCs w:val="22"/>
        </w:rPr>
        <w:t>(blender.org)</w:t>
      </w:r>
      <w:r w:rsidRPr="008218A2">
        <w:rPr>
          <w:rStyle w:val="None"/>
          <w:color w:val="000000" w:themeColor="text1"/>
          <w:sz w:val="22"/>
          <w:szCs w:val="22"/>
        </w:rPr>
        <w:t xml:space="preserve">. </w:t>
      </w:r>
      <w:r w:rsidRPr="008218A2">
        <w:rPr>
          <w:rStyle w:val="None"/>
          <w:sz w:val="22"/>
          <w:szCs w:val="22"/>
        </w:rPr>
        <w:t xml:space="preserve">Next, we assigned reflectance spectra and spectral power distribution functions to the objects and light sources in the scene (see </w:t>
      </w:r>
      <w:r w:rsidRPr="008218A2">
        <w:rPr>
          <w:sz w:val="22"/>
          <w:szCs w:val="22"/>
        </w:rPr>
        <w:t>Reflectance and Illumination Spectra Generation</w:t>
      </w:r>
      <w:r w:rsidRPr="008218A2">
        <w:rPr>
          <w:rStyle w:val="None"/>
          <w:sz w:val="22"/>
          <w:szCs w:val="22"/>
        </w:rPr>
        <w:t xml:space="preserve"> for how these spectra were generated). Once the geometrical and spectral features were specified, we render a 2D multispectral image of the scene using Mitsuba, </w:t>
      </w:r>
      <w:r w:rsidRPr="008218A2">
        <w:rPr>
          <w:sz w:val="22"/>
          <w:szCs w:val="22"/>
        </w:rPr>
        <w:t xml:space="preserve">a physically-realistic open-source rendering system </w:t>
      </w:r>
      <w:r w:rsidRPr="008218A2">
        <w:rPr>
          <w:rStyle w:val="Hyperlink0"/>
          <w:color w:val="000000"/>
          <w:sz w:val="22"/>
          <w:szCs w:val="22"/>
          <w:u w:val="none"/>
        </w:rPr>
        <w:fldChar w:fldCharType="begin"/>
      </w:r>
      <w:r w:rsidRPr="008218A2">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Pr="008218A2">
        <w:rPr>
          <w:rStyle w:val="Hyperlink0"/>
          <w:color w:val="000000"/>
          <w:sz w:val="22"/>
          <w:szCs w:val="22"/>
          <w:u w:val="none"/>
        </w:rPr>
        <w:fldChar w:fldCharType="separate"/>
      </w:r>
      <w:r w:rsidRPr="008218A2">
        <w:rPr>
          <w:rStyle w:val="Hyperlink0"/>
          <w:noProof/>
          <w:color w:val="000000"/>
          <w:sz w:val="22"/>
          <w:szCs w:val="22"/>
          <w:u w:val="none"/>
        </w:rPr>
        <w:t>(mitsuba-renderer.org; Jakob, 2010)</w:t>
      </w:r>
      <w:r w:rsidRPr="008218A2">
        <w:rPr>
          <w:rStyle w:val="Hyperlink0"/>
          <w:color w:val="000000"/>
          <w:sz w:val="22"/>
          <w:szCs w:val="22"/>
          <w:u w:val="none"/>
        </w:rPr>
        <w:fldChar w:fldCharType="end"/>
      </w:r>
      <w:r w:rsidRPr="008218A2">
        <w:rPr>
          <w:sz w:val="22"/>
          <w:szCs w:val="22"/>
        </w:rPr>
        <w:t>. The images were rendered</w:t>
      </w:r>
      <w:r w:rsidRPr="008218A2">
        <w:rPr>
          <w:rStyle w:val="None"/>
          <w:sz w:val="22"/>
          <w:szCs w:val="22"/>
        </w:rPr>
        <w:t xml:space="preserve"> at 31 wavelengths equally spaced between 400nm and 700nm. The images were rendered with the camera field of view of 17</w:t>
      </w:r>
      <w:r w:rsidRPr="008218A2">
        <w:rPr>
          <w:rStyle w:val="None"/>
          <w:sz w:val="22"/>
          <w:szCs w:val="22"/>
          <w:shd w:val="clear" w:color="auto" w:fill="FFFFFF"/>
        </w:rPr>
        <w:t>°</w:t>
      </w:r>
      <w:r w:rsidRPr="008218A2">
        <w:rPr>
          <w:sz w:val="22"/>
          <w:szCs w:val="22"/>
          <w:shd w:val="clear" w:color="auto" w:fill="FFFFFF"/>
        </w:rPr>
        <w:t xml:space="preserve"> </w:t>
      </w:r>
      <w:r w:rsidRPr="008218A2">
        <w:rPr>
          <w:rStyle w:val="None"/>
          <w:sz w:val="22"/>
          <w:szCs w:val="22"/>
        </w:rPr>
        <w:t>with an image resolution of 320-pixel by 240-pixels with the target object at the center. A 201-pixel by 201-pixel area, centered around the spherical target object, was cropped for display on the monitor.</w:t>
      </w:r>
      <w:r>
        <w:rPr>
          <w:rStyle w:val="None"/>
          <w:sz w:val="22"/>
          <w:szCs w:val="22"/>
        </w:rPr>
        <w:t xml:space="preserve"> </w:t>
      </w:r>
    </w:p>
    <w:p w14:paraId="17CC6DDB" w14:textId="77777777" w:rsidR="001D0525" w:rsidRDefault="001D0525" w:rsidP="001D0525">
      <w:pPr>
        <w:rPr>
          <w:rStyle w:val="None"/>
          <w:sz w:val="22"/>
          <w:szCs w:val="22"/>
        </w:rPr>
      </w:pPr>
    </w:p>
    <w:p w14:paraId="0DC89ABC" w14:textId="3B15480D" w:rsidR="001D0525" w:rsidRDefault="001D0525" w:rsidP="001D0525">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r w:rsidR="0059641A">
        <w:rPr>
          <w:rStyle w:val="None"/>
          <w:rFonts w:ascii="Times New Roman" w:hAnsi="Times New Roman"/>
          <w:sz w:val="22"/>
          <w:szCs w:val="22"/>
        </w:rPr>
        <w:t>all</w:t>
      </w:r>
      <w:r>
        <w:rPr>
          <w:rStyle w:val="None"/>
          <w:rFonts w:ascii="Times New Roman" w:hAnsi="Times New Roman"/>
          <w:sz w:val="22"/>
          <w:szCs w:val="22"/>
        </w:rPr>
        <w:t xml:space="preserve"> images to bring them into the display gamut of the monitor. The gamma corrected RGB images was presented on the monitor during the experiment.</w:t>
      </w:r>
    </w:p>
    <w:p w14:paraId="428C3B56" w14:textId="5C7E7F89"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rPr>
        <w:t>2.</w:t>
      </w:r>
      <w:r w:rsidR="001D0525">
        <w:rPr>
          <w:rFonts w:ascii="Times New Roman" w:hAnsi="Times New Roman"/>
          <w:b/>
          <w:bCs/>
          <w:sz w:val="22"/>
          <w:szCs w:val="22"/>
        </w:rPr>
        <w:t>8</w:t>
      </w:r>
      <w:r>
        <w:rPr>
          <w:rFonts w:ascii="Times New Roman" w:hAnsi="Times New Roman"/>
          <w:b/>
          <w:bCs/>
          <w:sz w:val="22"/>
          <w:szCs w:val="22"/>
        </w:rPr>
        <w:t xml:space="preserve"> </w:t>
      </w:r>
      <w:r>
        <w:rPr>
          <w:rFonts w:ascii="Times New Roman" w:hAnsi="Times New Roman"/>
          <w:b/>
          <w:bCs/>
          <w:sz w:val="22"/>
          <w:szCs w:val="22"/>
          <w:lang w:val="it-IT"/>
        </w:rPr>
        <w:t>Apparatus</w:t>
      </w:r>
    </w:p>
    <w:p w14:paraId="18CD34A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4"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5"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1368A49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The observer’s head position was stabilized using a chin cup and forehead rest (Headspot, UHCOTech, Houston, TX). The observer's eyes were centered horizontally and vertically with respect to the display. The distance from observer's eyes to the monitor was 75cm.</w:t>
      </w:r>
    </w:p>
    <w:p w14:paraId="307DD1E6" w14:textId="2EF00426" w:rsidR="003D433A" w:rsidRDefault="003D433A" w:rsidP="003D433A">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1D0525">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5EA3720" w14:textId="77777777" w:rsidR="003D433A" w:rsidRPr="00723CC7" w:rsidRDefault="003D433A" w:rsidP="003D433A">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6551A6E8" w14:textId="0DAF0D39" w:rsidR="003D433A" w:rsidRDefault="003D433A" w:rsidP="003D433A">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10</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36FDA717"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w:t>
      </w:r>
      <w:ins w:id="153" w:author="Vijay Singh" w:date="2021-08-19T15:58:00Z">
        <w:r w:rsidR="00AE18CD" w:rsidRPr="00AE18CD">
          <w:rPr>
            <w:rStyle w:val="None"/>
            <w:rFonts w:ascii="Times New Roman" w:hAnsi="Times New Roman"/>
            <w:sz w:val="22"/>
            <w:szCs w:val="22"/>
            <w:shd w:val="clear" w:color="auto" w:fill="FFFFFF"/>
          </w:rPr>
          <w:t>Th</w:t>
        </w:r>
        <w:r w:rsidR="00E75D34">
          <w:rPr>
            <w:rStyle w:val="None"/>
            <w:rFonts w:ascii="Times New Roman" w:hAnsi="Times New Roman"/>
            <w:sz w:val="22"/>
            <w:szCs w:val="22"/>
            <w:shd w:val="clear" w:color="auto" w:fill="FFFFFF"/>
          </w:rPr>
          <w:t>is</w:t>
        </w:r>
        <w:r w:rsidR="00AE18CD" w:rsidRPr="00AE18CD">
          <w:rPr>
            <w:rStyle w:val="None"/>
            <w:rFonts w:ascii="Times New Roman" w:hAnsi="Times New Roman"/>
            <w:sz w:val="22"/>
            <w:szCs w:val="22"/>
            <w:shd w:val="clear" w:color="auto" w:fill="FFFFFF"/>
          </w:rPr>
          <w:t xml:space="preserve"> </w:t>
        </w:r>
        <w:r w:rsidR="00E75D34">
          <w:rPr>
            <w:rStyle w:val="None"/>
            <w:rFonts w:ascii="Times New Roman" w:hAnsi="Times New Roman"/>
            <w:sz w:val="22"/>
            <w:szCs w:val="22"/>
            <w:shd w:val="clear" w:color="auto" w:fill="FFFFFF"/>
          </w:rPr>
          <w:t xml:space="preserve">choice was </w:t>
        </w:r>
      </w:ins>
      <w:ins w:id="154" w:author="Vijay Singh" w:date="2021-08-20T12:22:00Z">
        <w:r w:rsidR="002E2653">
          <w:rPr>
            <w:rStyle w:val="None"/>
            <w:rFonts w:ascii="Times New Roman" w:hAnsi="Times New Roman"/>
            <w:sz w:val="22"/>
            <w:szCs w:val="22"/>
            <w:shd w:val="clear" w:color="auto" w:fill="FFFFFF"/>
          </w:rPr>
          <w:t xml:space="preserve">made </w:t>
        </w:r>
      </w:ins>
      <w:ins w:id="155" w:author="Vijay Singh" w:date="2021-08-19T15:58:00Z">
        <w:r w:rsidR="00E75D34">
          <w:rPr>
            <w:rStyle w:val="None"/>
            <w:rFonts w:ascii="Times New Roman" w:hAnsi="Times New Roman"/>
            <w:sz w:val="22"/>
            <w:szCs w:val="22"/>
            <w:shd w:val="clear" w:color="auto" w:fill="FFFFFF"/>
          </w:rPr>
          <w:t xml:space="preserve">because </w:t>
        </w:r>
        <w:r w:rsidR="00AE18CD" w:rsidRPr="00AE18CD">
          <w:rPr>
            <w:rStyle w:val="None"/>
            <w:rFonts w:ascii="Times New Roman" w:hAnsi="Times New Roman"/>
            <w:sz w:val="22"/>
            <w:szCs w:val="22"/>
            <w:shd w:val="clear" w:color="auto" w:fill="FFFFFF"/>
          </w:rPr>
          <w:t xml:space="preserve">receptive fields in </w:t>
        </w:r>
        <w:r w:rsidR="00741BFA" w:rsidRPr="00AE18CD">
          <w:rPr>
            <w:rStyle w:val="None"/>
            <w:rFonts w:ascii="Times New Roman" w:hAnsi="Times New Roman"/>
            <w:sz w:val="22"/>
            <w:szCs w:val="22"/>
            <w:shd w:val="clear" w:color="auto" w:fill="FFFFFF"/>
          </w:rPr>
          <w:t xml:space="preserve">early </w:t>
        </w:r>
        <w:r w:rsidR="00AE18CD" w:rsidRPr="00AE18CD">
          <w:rPr>
            <w:rStyle w:val="None"/>
            <w:rFonts w:ascii="Times New Roman" w:hAnsi="Times New Roman"/>
            <w:sz w:val="22"/>
            <w:szCs w:val="22"/>
            <w:shd w:val="clear" w:color="auto" w:fill="FFFFFF"/>
          </w:rPr>
          <w:t xml:space="preserve">visual pathways (e.g., retina, primary visual cortex) pool information locally. </w:t>
        </w:r>
      </w:ins>
      <w:ins w:id="156" w:author="Vijay Singh" w:date="2021-08-19T15:59:00Z">
        <w:r w:rsidR="00CC193C">
          <w:rPr>
            <w:rStyle w:val="None"/>
            <w:rFonts w:ascii="Times New Roman" w:hAnsi="Times New Roman"/>
            <w:sz w:val="22"/>
            <w:szCs w:val="22"/>
            <w:shd w:val="clear" w:color="auto" w:fill="FFFFFF"/>
          </w:rPr>
          <w:t xml:space="preserve">For instance, the </w:t>
        </w:r>
      </w:ins>
      <w:ins w:id="157" w:author="Vijay Singh" w:date="2021-08-19T16:00:00Z">
        <w:r w:rsidR="00CC193C">
          <w:rPr>
            <w:rStyle w:val="None"/>
            <w:rFonts w:ascii="Times New Roman" w:hAnsi="Times New Roman"/>
            <w:sz w:val="22"/>
            <w:szCs w:val="22"/>
            <w:shd w:val="clear" w:color="auto" w:fill="FFFFFF"/>
          </w:rPr>
          <w:t xml:space="preserve">maximum </w:t>
        </w:r>
      </w:ins>
      <w:ins w:id="158" w:author="Vijay Singh" w:date="2021-08-19T15:59:00Z">
        <w:r w:rsidR="00CC193C">
          <w:rPr>
            <w:rStyle w:val="None"/>
            <w:rFonts w:ascii="Times New Roman" w:hAnsi="Times New Roman"/>
            <w:sz w:val="22"/>
            <w:szCs w:val="22"/>
            <w:shd w:val="clear" w:color="auto" w:fill="FFFFFF"/>
          </w:rPr>
          <w:t xml:space="preserve">extent of </w:t>
        </w:r>
      </w:ins>
      <w:ins w:id="159" w:author="Vijay Singh" w:date="2021-08-19T15:58:00Z">
        <w:r w:rsidR="00AE18CD" w:rsidRPr="00AE18CD">
          <w:rPr>
            <w:rStyle w:val="None"/>
            <w:rFonts w:ascii="Times New Roman" w:hAnsi="Times New Roman"/>
            <w:sz w:val="22"/>
            <w:szCs w:val="22"/>
            <w:shd w:val="clear" w:color="auto" w:fill="FFFFFF"/>
          </w:rPr>
          <w:t xml:space="preserve">foveal receptive fields </w:t>
        </w:r>
      </w:ins>
      <w:ins w:id="160" w:author="Vijay Singh" w:date="2021-08-19T15:59:00Z">
        <w:r w:rsidR="00CC193C">
          <w:rPr>
            <w:rStyle w:val="None"/>
            <w:rFonts w:ascii="Times New Roman" w:hAnsi="Times New Roman"/>
            <w:sz w:val="22"/>
            <w:szCs w:val="22"/>
            <w:shd w:val="clear" w:color="auto" w:fill="FFFFFF"/>
          </w:rPr>
          <w:t xml:space="preserve">in the primary visual cortex is </w:t>
        </w:r>
      </w:ins>
      <w:ins w:id="161" w:author="Vijay Singh" w:date="2021-08-19T16:09:00Z">
        <w:r w:rsidR="00202B38">
          <w:rPr>
            <w:rStyle w:val="None"/>
            <w:rFonts w:ascii="Times New Roman" w:hAnsi="Times New Roman"/>
            <w:sz w:val="22"/>
            <w:szCs w:val="22"/>
            <w:shd w:val="clear" w:color="auto" w:fill="FFFFFF"/>
          </w:rPr>
          <w:t>~</w:t>
        </w:r>
      </w:ins>
      <w:ins w:id="162" w:author="Vijay Singh" w:date="2021-08-19T16:00:00Z">
        <w:r w:rsidR="00CC193C">
          <w:rPr>
            <w:rStyle w:val="None"/>
            <w:rFonts w:ascii="Times New Roman" w:hAnsi="Times New Roman"/>
            <w:sz w:val="22"/>
            <w:szCs w:val="22"/>
            <w:shd w:val="clear" w:color="auto" w:fill="FFFFFF"/>
          </w:rPr>
          <w:t xml:space="preserve"> 1°</w:t>
        </w:r>
      </w:ins>
      <w:ins w:id="163" w:author="Vijay Singh" w:date="2021-08-19T16:09:00Z">
        <w:r w:rsidR="00F740EC">
          <w:rPr>
            <w:rStyle w:val="None"/>
            <w:rFonts w:ascii="Times New Roman" w:hAnsi="Times New Roman"/>
            <w:sz w:val="22"/>
            <w:szCs w:val="22"/>
            <w:shd w:val="clear" w:color="auto" w:fill="FFFFFF"/>
          </w:rPr>
          <w:t xml:space="preserve"> of visual angle</w:t>
        </w:r>
      </w:ins>
      <w:ins w:id="164" w:author="Vijay Singh" w:date="2021-08-19T16:00:00Z">
        <w:r w:rsidR="00CC193C">
          <w:rPr>
            <w:rStyle w:val="None"/>
            <w:rFonts w:ascii="Times New Roman" w:hAnsi="Times New Roman"/>
            <w:sz w:val="22"/>
            <w:szCs w:val="22"/>
            <w:shd w:val="clear" w:color="auto" w:fill="FFFFFF"/>
          </w:rPr>
          <w:t xml:space="preserve"> </w:t>
        </w:r>
      </w:ins>
      <w:r w:rsidR="00F740EC">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sidR="00F740EC">
        <w:rPr>
          <w:rStyle w:val="None"/>
          <w:rFonts w:ascii="Times New Roman" w:hAnsi="Times New Roman"/>
          <w:sz w:val="22"/>
          <w:szCs w:val="22"/>
          <w:shd w:val="clear" w:color="auto" w:fill="FFFFFF"/>
        </w:rPr>
        <w:instrText xml:space="preserve"> ADDIN EN.CITE </w:instrText>
      </w:r>
      <w:r w:rsidR="00F740EC">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sidR="00F740EC">
        <w:rPr>
          <w:rStyle w:val="None"/>
          <w:rFonts w:ascii="Times New Roman" w:hAnsi="Times New Roman"/>
          <w:sz w:val="22"/>
          <w:szCs w:val="22"/>
          <w:shd w:val="clear" w:color="auto" w:fill="FFFFFF"/>
        </w:rPr>
        <w:instrText xml:space="preserve"> ADDIN EN.CITE.DATA </w:instrText>
      </w:r>
      <w:r w:rsidR="00F740EC">
        <w:rPr>
          <w:rStyle w:val="None"/>
          <w:rFonts w:ascii="Times New Roman" w:hAnsi="Times New Roman"/>
          <w:sz w:val="22"/>
          <w:szCs w:val="22"/>
          <w:shd w:val="clear" w:color="auto" w:fill="FFFFFF"/>
        </w:rPr>
      </w:r>
      <w:r w:rsidR="00F740EC">
        <w:rPr>
          <w:rStyle w:val="None"/>
          <w:rFonts w:ascii="Times New Roman" w:hAnsi="Times New Roman"/>
          <w:sz w:val="22"/>
          <w:szCs w:val="22"/>
          <w:shd w:val="clear" w:color="auto" w:fill="FFFFFF"/>
        </w:rPr>
        <w:fldChar w:fldCharType="end"/>
      </w:r>
      <w:r w:rsidR="00F740EC">
        <w:rPr>
          <w:rStyle w:val="None"/>
          <w:rFonts w:ascii="Times New Roman" w:hAnsi="Times New Roman"/>
          <w:sz w:val="22"/>
          <w:szCs w:val="22"/>
          <w:shd w:val="clear" w:color="auto" w:fill="FFFFFF"/>
        </w:rPr>
      </w:r>
      <w:r w:rsidR="00F740EC">
        <w:rPr>
          <w:rStyle w:val="None"/>
          <w:rFonts w:ascii="Times New Roman" w:hAnsi="Times New Roman"/>
          <w:sz w:val="22"/>
          <w:szCs w:val="22"/>
          <w:shd w:val="clear" w:color="auto" w:fill="FFFFFF"/>
        </w:rPr>
        <w:fldChar w:fldCharType="separate"/>
      </w:r>
      <w:r w:rsidR="00F740EC">
        <w:rPr>
          <w:rStyle w:val="None"/>
          <w:rFonts w:ascii="Times New Roman" w:hAnsi="Times New Roman"/>
          <w:noProof/>
          <w:sz w:val="22"/>
          <w:szCs w:val="22"/>
          <w:shd w:val="clear" w:color="auto" w:fill="FFFFFF"/>
        </w:rPr>
        <w:t>(Gattass, Gross, &amp; Sandell, 1981; Gattass, Sousa, &amp; Gross, 1988)</w:t>
      </w:r>
      <w:r w:rsidR="00F740EC">
        <w:rPr>
          <w:rStyle w:val="None"/>
          <w:rFonts w:ascii="Times New Roman" w:hAnsi="Times New Roman"/>
          <w:sz w:val="22"/>
          <w:szCs w:val="22"/>
          <w:shd w:val="clear" w:color="auto" w:fill="FFFFFF"/>
        </w:rPr>
        <w:fldChar w:fldCharType="end"/>
      </w:r>
      <w:ins w:id="165" w:author="Vijay Singh" w:date="2021-08-19T15:58:00Z">
        <w:r w:rsidR="00AE18CD" w:rsidRPr="00AE18CD">
          <w:rPr>
            <w:rStyle w:val="None"/>
            <w:rFonts w:ascii="Times New Roman" w:hAnsi="Times New Roman"/>
            <w:sz w:val="22"/>
            <w:szCs w:val="22"/>
            <w:shd w:val="clear" w:color="auto" w:fill="FFFFFF"/>
          </w:rPr>
          <w:t>.</w:t>
        </w:r>
        <w:r w:rsidR="00AE18CD">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 xml:space="preserve">The target object size on the screen in the 2D images was ~1° in diameter. </w:t>
      </w:r>
      <w:ins w:id="166" w:author="Vijay Singh" w:date="2021-09-04T11:35:00Z">
        <w:r w:rsidR="00917B6F">
          <w:rPr>
            <w:rStyle w:val="None"/>
            <w:rFonts w:ascii="Times New Roman" w:hAnsi="Times New Roman"/>
            <w:sz w:val="22"/>
            <w:szCs w:val="22"/>
            <w:shd w:val="clear" w:color="auto" w:fill="FFFFFF"/>
          </w:rPr>
          <w:t xml:space="preserve">The average luminance of the standard image for </w:t>
        </w:r>
      </w:ins>
      <w:ins w:id="167" w:author="Vijay Singh" w:date="2021-09-04T11:36:00Z">
        <w:r w:rsidR="00DB0F1A">
          <w:rPr>
            <w:rStyle w:val="None"/>
            <w:rFonts w:ascii="Times New Roman" w:hAnsi="Times New Roman"/>
            <w:sz w:val="22"/>
            <w:szCs w:val="22"/>
            <w:shd w:val="clear" w:color="auto" w:fill="FFFFFF"/>
          </w:rPr>
          <w:t>covariance scalar 0.00</w:t>
        </w:r>
      </w:ins>
      <w:ins w:id="168" w:author="Vijay Singh" w:date="2021-09-04T11:37:00Z">
        <w:r w:rsidR="00DB0F1A">
          <w:rPr>
            <w:rStyle w:val="None"/>
            <w:rFonts w:ascii="Times New Roman" w:hAnsi="Times New Roman"/>
            <w:sz w:val="22"/>
            <w:szCs w:val="22"/>
            <w:shd w:val="clear" w:color="auto" w:fill="FFFFFF"/>
          </w:rPr>
          <w:t xml:space="preserve"> was 47.31 cd/m</w:t>
        </w:r>
        <w:r w:rsidR="00DB0F1A" w:rsidRPr="00DB0F1A">
          <w:rPr>
            <w:rStyle w:val="None"/>
            <w:rFonts w:ascii="Times New Roman" w:hAnsi="Times New Roman"/>
            <w:sz w:val="22"/>
            <w:szCs w:val="22"/>
            <w:shd w:val="clear" w:color="auto" w:fill="FFFFFF"/>
            <w:vertAlign w:val="superscript"/>
            <w:rPrChange w:id="169" w:author="Vijay Singh" w:date="2021-09-04T11:37:00Z">
              <w:rPr>
                <w:rStyle w:val="None"/>
                <w:rFonts w:ascii="Times New Roman" w:hAnsi="Times New Roman"/>
                <w:sz w:val="22"/>
                <w:szCs w:val="22"/>
                <w:shd w:val="clear" w:color="auto" w:fill="FFFFFF"/>
              </w:rPr>
            </w:rPrChange>
          </w:rPr>
          <w:t>2</w:t>
        </w:r>
        <w:r w:rsidR="00DB0F1A">
          <w:rPr>
            <w:rStyle w:val="None"/>
            <w:rFonts w:ascii="Times New Roman" w:hAnsi="Times New Roman"/>
            <w:sz w:val="22"/>
            <w:szCs w:val="22"/>
            <w:shd w:val="clear" w:color="auto" w:fill="FFFFFF"/>
          </w:rPr>
          <w:t xml:space="preserve">. </w:t>
        </w:r>
        <w:r w:rsidR="00B715E4">
          <w:rPr>
            <w:rStyle w:val="None"/>
            <w:rFonts w:ascii="Times New Roman" w:hAnsi="Times New Roman"/>
            <w:sz w:val="22"/>
            <w:szCs w:val="22"/>
            <w:shd w:val="clear" w:color="auto" w:fill="FFFFFF"/>
          </w:rPr>
          <w:t xml:space="preserve">The average luminance of the target object for </w:t>
        </w:r>
      </w:ins>
      <w:ins w:id="170" w:author="Vijay Singh" w:date="2021-09-04T11:38:00Z">
        <w:r w:rsidR="00F66FFA">
          <w:rPr>
            <w:rStyle w:val="None"/>
            <w:rFonts w:ascii="Times New Roman" w:hAnsi="Times New Roman"/>
            <w:sz w:val="22"/>
            <w:szCs w:val="22"/>
            <w:shd w:val="clear" w:color="auto" w:fill="FFFFFF"/>
          </w:rPr>
          <w:t xml:space="preserve">the 11 LRF levels were </w:t>
        </w:r>
        <w:r w:rsidR="00F1313D">
          <w:rPr>
            <w:rStyle w:val="None"/>
            <w:rFonts w:ascii="Times New Roman" w:hAnsi="Times New Roman"/>
            <w:sz w:val="22"/>
            <w:szCs w:val="22"/>
            <w:shd w:val="clear" w:color="auto" w:fill="FFFFFF"/>
          </w:rPr>
          <w:t>[</w:t>
        </w:r>
        <w:r w:rsidR="00F1313D" w:rsidRPr="00F1313D">
          <w:rPr>
            <w:rStyle w:val="None"/>
            <w:rFonts w:ascii="Times New Roman" w:hAnsi="Times New Roman"/>
            <w:sz w:val="22"/>
            <w:szCs w:val="22"/>
            <w:shd w:val="clear" w:color="auto" w:fill="FFFFFF"/>
          </w:rPr>
          <w:t>67.04</w:t>
        </w:r>
      </w:ins>
      <w:ins w:id="171" w:author="Vijay Singh" w:date="2021-09-04T11:39:00Z">
        <w:r w:rsidR="00F1313D">
          <w:rPr>
            <w:rStyle w:val="None"/>
            <w:rFonts w:ascii="Times New Roman" w:hAnsi="Times New Roman"/>
            <w:sz w:val="22"/>
            <w:szCs w:val="22"/>
            <w:shd w:val="clear" w:color="auto" w:fill="FFFFFF"/>
          </w:rPr>
          <w:t xml:space="preserve">, </w:t>
        </w:r>
      </w:ins>
      <w:ins w:id="172" w:author="Vijay Singh" w:date="2021-09-04T11:38:00Z">
        <w:r w:rsidR="00F1313D" w:rsidRPr="00F1313D">
          <w:rPr>
            <w:rStyle w:val="None"/>
            <w:rFonts w:ascii="Times New Roman" w:hAnsi="Times New Roman"/>
            <w:sz w:val="22"/>
            <w:szCs w:val="22"/>
            <w:shd w:val="clear" w:color="auto" w:fill="FFFFFF"/>
          </w:rPr>
          <w:t>67.97</w:t>
        </w:r>
      </w:ins>
      <w:ins w:id="173" w:author="Vijay Singh" w:date="2021-09-04T11:39:00Z">
        <w:r w:rsidR="00F1313D">
          <w:rPr>
            <w:rStyle w:val="None"/>
            <w:rFonts w:ascii="Times New Roman" w:hAnsi="Times New Roman"/>
            <w:sz w:val="22"/>
            <w:szCs w:val="22"/>
            <w:shd w:val="clear" w:color="auto" w:fill="FFFFFF"/>
          </w:rPr>
          <w:t xml:space="preserve">, </w:t>
        </w:r>
      </w:ins>
      <w:ins w:id="174" w:author="Vijay Singh" w:date="2021-09-04T11:38:00Z">
        <w:r w:rsidR="00F1313D" w:rsidRPr="00F1313D">
          <w:rPr>
            <w:rStyle w:val="None"/>
            <w:rFonts w:ascii="Times New Roman" w:hAnsi="Times New Roman"/>
            <w:sz w:val="22"/>
            <w:szCs w:val="22"/>
            <w:shd w:val="clear" w:color="auto" w:fill="FFFFFF"/>
          </w:rPr>
          <w:t>68.9</w:t>
        </w:r>
      </w:ins>
      <w:ins w:id="175" w:author="Vijay Singh" w:date="2021-09-04T11:39:00Z">
        <w:r w:rsidR="00F1313D">
          <w:rPr>
            <w:rStyle w:val="None"/>
            <w:rFonts w:ascii="Times New Roman" w:hAnsi="Times New Roman"/>
            <w:sz w:val="22"/>
            <w:szCs w:val="22"/>
            <w:shd w:val="clear" w:color="auto" w:fill="FFFFFF"/>
          </w:rPr>
          <w:t xml:space="preserve">, </w:t>
        </w:r>
      </w:ins>
      <w:ins w:id="176" w:author="Vijay Singh" w:date="2021-09-04T11:38:00Z">
        <w:r w:rsidR="00F1313D" w:rsidRPr="00F1313D">
          <w:rPr>
            <w:rStyle w:val="None"/>
            <w:rFonts w:ascii="Times New Roman" w:hAnsi="Times New Roman"/>
            <w:sz w:val="22"/>
            <w:szCs w:val="22"/>
            <w:shd w:val="clear" w:color="auto" w:fill="FFFFFF"/>
          </w:rPr>
          <w:t>69.81</w:t>
        </w:r>
      </w:ins>
      <w:ins w:id="177" w:author="Vijay Singh" w:date="2021-09-04T11:39:00Z">
        <w:r w:rsidR="00F1313D">
          <w:rPr>
            <w:rStyle w:val="None"/>
            <w:rFonts w:ascii="Times New Roman" w:hAnsi="Times New Roman"/>
            <w:sz w:val="22"/>
            <w:szCs w:val="22"/>
            <w:shd w:val="clear" w:color="auto" w:fill="FFFFFF"/>
          </w:rPr>
          <w:t xml:space="preserve">, </w:t>
        </w:r>
      </w:ins>
      <w:ins w:id="178" w:author="Vijay Singh" w:date="2021-09-04T11:38:00Z">
        <w:r w:rsidR="00F1313D" w:rsidRPr="00F1313D">
          <w:rPr>
            <w:rStyle w:val="None"/>
            <w:rFonts w:ascii="Times New Roman" w:hAnsi="Times New Roman"/>
            <w:sz w:val="22"/>
            <w:szCs w:val="22"/>
            <w:shd w:val="clear" w:color="auto" w:fill="FFFFFF"/>
          </w:rPr>
          <w:t>70.71</w:t>
        </w:r>
      </w:ins>
      <w:ins w:id="179" w:author="Vijay Singh" w:date="2021-09-04T11:39:00Z">
        <w:r w:rsidR="00F1313D">
          <w:rPr>
            <w:rStyle w:val="None"/>
            <w:rFonts w:ascii="Times New Roman" w:hAnsi="Times New Roman"/>
            <w:sz w:val="22"/>
            <w:szCs w:val="22"/>
            <w:shd w:val="clear" w:color="auto" w:fill="FFFFFF"/>
          </w:rPr>
          <w:t xml:space="preserve">, </w:t>
        </w:r>
      </w:ins>
      <w:ins w:id="180" w:author="Vijay Singh" w:date="2021-09-04T11:38:00Z">
        <w:r w:rsidR="00F1313D" w:rsidRPr="00F1313D">
          <w:rPr>
            <w:rStyle w:val="None"/>
            <w:rFonts w:ascii="Times New Roman" w:hAnsi="Times New Roman"/>
            <w:sz w:val="22"/>
            <w:szCs w:val="22"/>
            <w:shd w:val="clear" w:color="auto" w:fill="FFFFFF"/>
          </w:rPr>
          <w:t>71.61</w:t>
        </w:r>
      </w:ins>
      <w:ins w:id="181" w:author="Vijay Singh" w:date="2021-09-04T11:39:00Z">
        <w:r w:rsidR="00F1313D">
          <w:rPr>
            <w:rStyle w:val="None"/>
            <w:rFonts w:ascii="Times New Roman" w:hAnsi="Times New Roman"/>
            <w:sz w:val="22"/>
            <w:szCs w:val="22"/>
            <w:shd w:val="clear" w:color="auto" w:fill="FFFFFF"/>
          </w:rPr>
          <w:t xml:space="preserve">, </w:t>
        </w:r>
      </w:ins>
      <w:ins w:id="182" w:author="Vijay Singh" w:date="2021-09-04T11:38:00Z">
        <w:r w:rsidR="00F1313D" w:rsidRPr="00F1313D">
          <w:rPr>
            <w:rStyle w:val="None"/>
            <w:rFonts w:ascii="Times New Roman" w:hAnsi="Times New Roman"/>
            <w:sz w:val="22"/>
            <w:szCs w:val="22"/>
            <w:shd w:val="clear" w:color="auto" w:fill="FFFFFF"/>
          </w:rPr>
          <w:t>72.49</w:t>
        </w:r>
      </w:ins>
      <w:ins w:id="183" w:author="Vijay Singh" w:date="2021-09-04T11:39:00Z">
        <w:r w:rsidR="00F1313D">
          <w:rPr>
            <w:rStyle w:val="None"/>
            <w:rFonts w:ascii="Times New Roman" w:hAnsi="Times New Roman"/>
            <w:sz w:val="22"/>
            <w:szCs w:val="22"/>
            <w:shd w:val="clear" w:color="auto" w:fill="FFFFFF"/>
          </w:rPr>
          <w:t xml:space="preserve">, </w:t>
        </w:r>
      </w:ins>
      <w:ins w:id="184" w:author="Vijay Singh" w:date="2021-09-04T11:38:00Z">
        <w:r w:rsidR="00F1313D" w:rsidRPr="00F1313D">
          <w:rPr>
            <w:rStyle w:val="None"/>
            <w:rFonts w:ascii="Times New Roman" w:hAnsi="Times New Roman"/>
            <w:sz w:val="22"/>
            <w:szCs w:val="22"/>
            <w:shd w:val="clear" w:color="auto" w:fill="FFFFFF"/>
          </w:rPr>
          <w:t>73.36</w:t>
        </w:r>
      </w:ins>
      <w:ins w:id="185" w:author="Vijay Singh" w:date="2021-09-04T11:39:00Z">
        <w:r w:rsidR="00F1313D">
          <w:rPr>
            <w:rStyle w:val="None"/>
            <w:rFonts w:ascii="Times New Roman" w:hAnsi="Times New Roman"/>
            <w:sz w:val="22"/>
            <w:szCs w:val="22"/>
            <w:shd w:val="clear" w:color="auto" w:fill="FFFFFF"/>
          </w:rPr>
          <w:t xml:space="preserve">, </w:t>
        </w:r>
      </w:ins>
      <w:ins w:id="186" w:author="Vijay Singh" w:date="2021-09-04T11:38:00Z">
        <w:r w:rsidR="00F1313D" w:rsidRPr="00F1313D">
          <w:rPr>
            <w:rStyle w:val="None"/>
            <w:rFonts w:ascii="Times New Roman" w:hAnsi="Times New Roman"/>
            <w:sz w:val="22"/>
            <w:szCs w:val="22"/>
            <w:shd w:val="clear" w:color="auto" w:fill="FFFFFF"/>
          </w:rPr>
          <w:t>74.22</w:t>
        </w:r>
      </w:ins>
      <w:ins w:id="187" w:author="Vijay Singh" w:date="2021-09-04T11:39:00Z">
        <w:r w:rsidR="00F1313D">
          <w:rPr>
            <w:rStyle w:val="None"/>
            <w:rFonts w:ascii="Times New Roman" w:hAnsi="Times New Roman"/>
            <w:sz w:val="22"/>
            <w:szCs w:val="22"/>
            <w:shd w:val="clear" w:color="auto" w:fill="FFFFFF"/>
          </w:rPr>
          <w:t xml:space="preserve">, </w:t>
        </w:r>
      </w:ins>
      <w:ins w:id="188" w:author="Vijay Singh" w:date="2021-09-04T11:38:00Z">
        <w:r w:rsidR="00F1313D" w:rsidRPr="00F1313D">
          <w:rPr>
            <w:rStyle w:val="None"/>
            <w:rFonts w:ascii="Times New Roman" w:hAnsi="Times New Roman"/>
            <w:sz w:val="22"/>
            <w:szCs w:val="22"/>
            <w:shd w:val="clear" w:color="auto" w:fill="FFFFFF"/>
          </w:rPr>
          <w:t>75.07</w:t>
        </w:r>
      </w:ins>
      <w:ins w:id="189" w:author="Vijay Singh" w:date="2021-09-04T11:39:00Z">
        <w:r w:rsidR="00F1313D">
          <w:rPr>
            <w:rStyle w:val="None"/>
            <w:rFonts w:ascii="Times New Roman" w:hAnsi="Times New Roman"/>
            <w:sz w:val="22"/>
            <w:szCs w:val="22"/>
            <w:shd w:val="clear" w:color="auto" w:fill="FFFFFF"/>
          </w:rPr>
          <w:t xml:space="preserve">, </w:t>
        </w:r>
      </w:ins>
      <w:ins w:id="190" w:author="Vijay Singh" w:date="2021-09-04T11:38:00Z">
        <w:r w:rsidR="00F1313D" w:rsidRPr="00F1313D">
          <w:rPr>
            <w:rStyle w:val="None"/>
            <w:rFonts w:ascii="Times New Roman" w:hAnsi="Times New Roman"/>
            <w:sz w:val="22"/>
            <w:szCs w:val="22"/>
            <w:shd w:val="clear" w:color="auto" w:fill="FFFFFF"/>
          </w:rPr>
          <w:t>75.91</w:t>
        </w:r>
      </w:ins>
      <w:ins w:id="191" w:author="Vijay Singh" w:date="2021-09-04T11:39:00Z">
        <w:r w:rsidR="00F1313D">
          <w:rPr>
            <w:rStyle w:val="None"/>
            <w:rFonts w:ascii="Times New Roman" w:hAnsi="Times New Roman"/>
            <w:sz w:val="22"/>
            <w:szCs w:val="22"/>
            <w:shd w:val="clear" w:color="auto" w:fill="FFFFFF"/>
          </w:rPr>
          <w:t>] cd/m</w:t>
        </w:r>
        <w:r w:rsidR="00F1313D" w:rsidRPr="00F1313D">
          <w:rPr>
            <w:rStyle w:val="None"/>
            <w:rFonts w:ascii="Times New Roman" w:hAnsi="Times New Roman"/>
            <w:sz w:val="22"/>
            <w:szCs w:val="22"/>
            <w:shd w:val="clear" w:color="auto" w:fill="FFFFFF"/>
            <w:vertAlign w:val="superscript"/>
            <w:rPrChange w:id="192" w:author="Vijay Singh" w:date="2021-09-04T11:39:00Z">
              <w:rPr>
                <w:rStyle w:val="None"/>
                <w:rFonts w:ascii="Times New Roman" w:hAnsi="Times New Roman"/>
                <w:sz w:val="22"/>
                <w:szCs w:val="22"/>
                <w:shd w:val="clear" w:color="auto" w:fill="FFFFFF"/>
              </w:rPr>
            </w:rPrChange>
          </w:rPr>
          <w:t>2</w:t>
        </w:r>
        <w:r w:rsidR="00F1313D">
          <w:rPr>
            <w:rStyle w:val="None"/>
            <w:rFonts w:ascii="Times New Roman" w:hAnsi="Times New Roman"/>
            <w:sz w:val="22"/>
            <w:szCs w:val="22"/>
            <w:shd w:val="clear" w:color="auto" w:fill="FFFFFF"/>
          </w:rPr>
          <w:t>.</w:t>
        </w:r>
      </w:ins>
      <w:ins w:id="193" w:author="Vijay Singh" w:date="2021-09-04T11:38:00Z">
        <w:r w:rsidR="00F66FFA">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w:t>
      </w:r>
      <w:ins w:id="194" w:author="Vijay Singh" w:date="2021-09-04T11:48:00Z">
        <w:r w:rsidR="00AA5B8A">
          <w:rPr>
            <w:rStyle w:val="None"/>
            <w:rFonts w:ascii="Times New Roman" w:hAnsi="Times New Roman"/>
            <w:sz w:val="22"/>
            <w:szCs w:val="22"/>
            <w:shd w:val="clear" w:color="auto" w:fill="FFFFFF"/>
          </w:rPr>
          <w:t xml:space="preserve"> to give observers </w:t>
        </w:r>
      </w:ins>
      <w:ins w:id="195" w:author="Vijay Singh" w:date="2021-09-04T11:50:00Z">
        <w:r w:rsidR="0042194B">
          <w:rPr>
            <w:rStyle w:val="None"/>
            <w:rFonts w:ascii="Times New Roman" w:hAnsi="Times New Roman"/>
            <w:sz w:val="22"/>
            <w:szCs w:val="22"/>
            <w:shd w:val="clear" w:color="auto" w:fill="FFFFFF"/>
          </w:rPr>
          <w:t>a</w:t>
        </w:r>
      </w:ins>
      <w:ins w:id="196" w:author="Vijay Singh" w:date="2021-09-04T11:48:00Z">
        <w:r w:rsidR="00AA5B8A">
          <w:rPr>
            <w:rStyle w:val="None"/>
            <w:rFonts w:ascii="Times New Roman" w:hAnsi="Times New Roman"/>
            <w:sz w:val="22"/>
            <w:szCs w:val="22"/>
            <w:shd w:val="clear" w:color="auto" w:fill="FFFFFF"/>
          </w:rPr>
          <w:t xml:space="preserve"> chance to maximize their performance</w:t>
        </w:r>
      </w:ins>
      <w:ins w:id="197" w:author="Vijay Singh" w:date="2021-09-04T11:54:00Z">
        <w:r w:rsidR="00AB425D">
          <w:rPr>
            <w:rStyle w:val="None"/>
            <w:rFonts w:ascii="Times New Roman" w:hAnsi="Times New Roman"/>
            <w:sz w:val="22"/>
            <w:szCs w:val="22"/>
            <w:shd w:val="clear" w:color="auto" w:fill="FFFFFF"/>
          </w:rPr>
          <w:t>,</w:t>
        </w:r>
      </w:ins>
      <w:ins w:id="198" w:author="Vijay Singh" w:date="2021-09-04T11:51:00Z">
        <w:r w:rsidR="00BD5110">
          <w:rPr>
            <w:rStyle w:val="None"/>
            <w:rFonts w:ascii="Times New Roman" w:hAnsi="Times New Roman"/>
            <w:sz w:val="22"/>
            <w:szCs w:val="22"/>
            <w:shd w:val="clear" w:color="auto" w:fill="FFFFFF"/>
          </w:rPr>
          <w:t xml:space="preserve"> an advantage of </w:t>
        </w:r>
      </w:ins>
      <w:ins w:id="199" w:author="Vijay Singh" w:date="2021-09-04T11:55:00Z">
        <w:r w:rsidR="00AB425D">
          <w:rPr>
            <w:rStyle w:val="None"/>
            <w:rFonts w:ascii="Times New Roman" w:hAnsi="Times New Roman"/>
            <w:sz w:val="22"/>
            <w:szCs w:val="22"/>
            <w:shd w:val="clear" w:color="auto" w:fill="FFFFFF"/>
          </w:rPr>
          <w:t xml:space="preserve">a </w:t>
        </w:r>
      </w:ins>
      <w:ins w:id="200" w:author="Vijay Singh" w:date="2021-09-04T11:52:00Z">
        <w:r w:rsidR="00BD5110">
          <w:rPr>
            <w:rStyle w:val="None"/>
            <w:rFonts w:ascii="Times New Roman" w:hAnsi="Times New Roman"/>
            <w:sz w:val="22"/>
            <w:szCs w:val="22"/>
            <w:shd w:val="clear" w:color="auto" w:fill="FFFFFF"/>
          </w:rPr>
          <w:t xml:space="preserve">task </w:t>
        </w:r>
      </w:ins>
      <w:ins w:id="201" w:author="Vijay Singh" w:date="2021-09-04T11:55:00Z">
        <w:r w:rsidR="00AB425D">
          <w:rPr>
            <w:rStyle w:val="None"/>
            <w:rFonts w:ascii="Times New Roman" w:hAnsi="Times New Roman"/>
            <w:sz w:val="22"/>
            <w:szCs w:val="22"/>
            <w:shd w:val="clear" w:color="auto" w:fill="FFFFFF"/>
          </w:rPr>
          <w:t xml:space="preserve">with </w:t>
        </w:r>
      </w:ins>
      <w:ins w:id="202" w:author="Vijay Singh" w:date="2021-09-04T11:52:00Z">
        <w:r w:rsidR="00BD5110">
          <w:rPr>
            <w:rStyle w:val="None"/>
            <w:rFonts w:ascii="Times New Roman" w:hAnsi="Times New Roman"/>
            <w:sz w:val="22"/>
            <w:szCs w:val="22"/>
            <w:shd w:val="clear" w:color="auto" w:fill="FFFFFF"/>
          </w:rPr>
          <w:t xml:space="preserve">an objectively correct answer. </w:t>
        </w:r>
      </w:ins>
      <w:r>
        <w:rPr>
          <w:rStyle w:val="None"/>
          <w:rFonts w:ascii="Times New Roman" w:hAnsi="Times New Roman"/>
          <w:sz w:val="22"/>
          <w:szCs w:val="22"/>
          <w:shd w:val="clear" w:color="auto" w:fill="FFFFFF"/>
        </w:rPr>
        <w:t>The 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792AF5ED"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r w:rsidR="00D41080">
        <w:rPr>
          <w:rFonts w:ascii="Times New Roman" w:hAnsi="Times New Roman"/>
          <w:b/>
          <w:bCs/>
          <w:sz w:val="22"/>
          <w:szCs w:val="22"/>
        </w:rPr>
        <w:t>2</w:t>
      </w:r>
      <w:r w:rsidR="00F60A64">
        <w:rPr>
          <w:rFonts w:ascii="Times New Roman" w:hAnsi="Times New Roman"/>
          <w:b/>
          <w:bCs/>
          <w:sz w:val="22"/>
          <w:szCs w:val="22"/>
        </w:rPr>
        <w:t xml:space="preserve"> Psychometric Function</w:t>
      </w:r>
    </w:p>
    <w:p w14:paraId="145AE5A7" w14:textId="3840FF66"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w:t>
      </w:r>
      <w:r w:rsidR="005D115C">
        <w:rPr>
          <w:rStyle w:val="None"/>
          <w:rFonts w:ascii="Times New Roman" w:hAnsi="Times New Roman"/>
          <w:sz w:val="22"/>
          <w:szCs w:val="22"/>
        </w:rPr>
        <w:t>block</w:t>
      </w:r>
      <w:r>
        <w:rPr>
          <w:rStyle w:val="None"/>
          <w:rFonts w:ascii="Times New Roman" w:hAnsi="Times New Roman"/>
          <w:sz w:val="22"/>
          <w:szCs w:val="22"/>
        </w:rPr>
        <w:t xml:space="preserve">. Each </w:t>
      </w:r>
      <w:r w:rsidR="005D115C">
        <w:rPr>
          <w:rStyle w:val="None"/>
          <w:rFonts w:ascii="Times New Roman" w:hAnsi="Times New Roman"/>
          <w:sz w:val="22"/>
          <w:szCs w:val="22"/>
        </w:rPr>
        <w:t>block</w:t>
      </w:r>
      <w:r>
        <w:rPr>
          <w:rStyle w:val="None"/>
          <w:rFonts w:ascii="Times New Roman" w:hAnsi="Times New Roman"/>
          <w:sz w:val="22"/>
          <w:szCs w:val="22"/>
        </w:rPr>
        <w:t xml:space="preserve">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w:t>
      </w:r>
      <w:r>
        <w:rPr>
          <w:rStyle w:val="None"/>
          <w:rFonts w:ascii="Times New Roman" w:hAnsi="Times New Roman"/>
          <w:sz w:val="22"/>
          <w:szCs w:val="22"/>
        </w:rPr>
        <w:lastRenderedPageBreak/>
        <w:t>likelihood method. The threshold was obtained as the difference between the LRFs at proportion comparison chosen 0.76 and 0.50 as obtained from the cumulative gaussian fit.</w:t>
      </w:r>
    </w:p>
    <w:p w14:paraId="7E28F40F" w14:textId="00297199"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r w:rsidR="00D41080">
        <w:rPr>
          <w:rFonts w:ascii="Times New Roman" w:hAnsi="Times New Roman" w:cs="Times New Roman"/>
          <w:b/>
          <w:bCs/>
          <w:sz w:val="22"/>
          <w:szCs w:val="22"/>
        </w:rPr>
        <w:t>3</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w:t>
      </w:r>
      <w:r>
        <w:rPr>
          <w:rStyle w:val="None"/>
          <w:rFonts w:ascii="Times New Roman" w:eastAsia="Times New Roman" w:hAnsi="Times New Roman" w:cs="Times New Roman"/>
          <w:sz w:val="22"/>
          <w:szCs w:val="22"/>
        </w:rPr>
        <w:lastRenderedPageBreak/>
        <w:t xml:space="preserve">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50F7AEA8"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r w:rsidR="00D41080">
        <w:rPr>
          <w:rFonts w:ascii="Times New Roman" w:hAnsi="Times New Roman"/>
          <w:b/>
          <w:bCs/>
          <w:sz w:val="22"/>
          <w:szCs w:val="22"/>
        </w:rPr>
        <w:t>4</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w:t>
      </w:r>
      <w:r w:rsidRPr="00B87D7E">
        <w:rPr>
          <w:rFonts w:ascii="Times New Roman" w:hAnsi="Times New Roman" w:cs="Times New Roman"/>
          <w:sz w:val="22"/>
          <w:szCs w:val="22"/>
        </w:rPr>
        <w:lastRenderedPageBreak/>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48F44616"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r w:rsidR="00D41080">
        <w:rPr>
          <w:rFonts w:ascii="Times New Roman" w:hAnsi="Times New Roman"/>
          <w:b/>
          <w:bCs/>
          <w:sz w:val="22"/>
          <w:szCs w:val="22"/>
        </w:rPr>
        <w:t>5</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r w:rsidRPr="00A86910">
        <w:rPr>
          <w:rFonts w:ascii="Times New Roman" w:hAnsi="Times New Roman"/>
          <w:i/>
          <w:iCs/>
          <w:sz w:val="22"/>
          <w:szCs w:val="22"/>
        </w:rPr>
        <w:t>fmincon</w:t>
      </w:r>
      <w:r>
        <w:rPr>
          <w:rFonts w:ascii="Times New Roman" w:hAnsi="Times New Roman"/>
          <w:sz w:val="22"/>
          <w:szCs w:val="22"/>
        </w:rPr>
        <w:t>.</w:t>
      </w:r>
    </w:p>
    <w:p w14:paraId="43037A80" w14:textId="5E31A72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lastRenderedPageBreak/>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ISETBio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ISETBio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isomerizations were demosaiced using linear interpolation to estimate LMS isomerization images. Further, the isomerizations of each cone class was normalized by the summed (over wavelength) quantal efficiency of the corresponding cone class, to make the magnitude of the signals from the three cone classes similar to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model for any choice of model parameters were obtained using simulation of a two-interval force choice paradigm similar to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similar to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he best parameters and the internal and external noise standard deviation were estimated separately for the mean observer and the individual observers.</w:t>
      </w:r>
    </w:p>
    <w:p w14:paraId="653B1B34" w14:textId="31E6C2B0"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7</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097367F2" w:rsidR="00CF1F78" w:rsidDel="00EE57E8" w:rsidRDefault="00EE57E8" w:rsidP="00247CF9">
      <w:pPr>
        <w:pStyle w:val="Default"/>
        <w:spacing w:before="0"/>
        <w:rPr>
          <w:del w:id="203" w:author="Vijay Singh" w:date="2021-08-15T11:33:00Z"/>
          <w:rFonts w:ascii="Times New Roman" w:hAnsi="Times New Roman"/>
          <w:sz w:val="22"/>
          <w:szCs w:val="22"/>
        </w:rPr>
      </w:pPr>
      <w:ins w:id="204" w:author="Vijay Singh" w:date="2021-08-15T11:33:00Z">
        <w:r>
          <w:rPr>
            <w:rFonts w:ascii="Times New Roman" w:hAnsi="Times New Roman"/>
            <w:sz w:val="22"/>
            <w:szCs w:val="22"/>
          </w:rPr>
          <w:t>We measu</w:t>
        </w:r>
      </w:ins>
      <w:ins w:id="205" w:author="Vijay Singh" w:date="2021-08-15T11:34:00Z">
        <w:r>
          <w:rPr>
            <w:rFonts w:ascii="Times New Roman" w:hAnsi="Times New Roman"/>
            <w:sz w:val="22"/>
            <w:szCs w:val="22"/>
          </w:rPr>
          <w:t xml:space="preserve">red lightness discrimination thresholds of human observers </w:t>
        </w:r>
      </w:ins>
      <w:ins w:id="206" w:author="Vijay Singh" w:date="2021-08-15T11:35:00Z">
        <w:r>
          <w:rPr>
            <w:rFonts w:ascii="Times New Roman" w:hAnsi="Times New Roman"/>
            <w:sz w:val="22"/>
            <w:szCs w:val="22"/>
          </w:rPr>
          <w:t xml:space="preserve">as a function of </w:t>
        </w:r>
      </w:ins>
      <w:ins w:id="207" w:author="Vijay Singh" w:date="2021-08-15T11:39:00Z">
        <w:r w:rsidR="00621C8A">
          <w:rPr>
            <w:rFonts w:ascii="Times New Roman" w:hAnsi="Times New Roman"/>
            <w:sz w:val="22"/>
            <w:szCs w:val="22"/>
          </w:rPr>
          <w:t xml:space="preserve">the </w:t>
        </w:r>
      </w:ins>
      <w:ins w:id="208" w:author="Vijay Singh" w:date="2021-08-15T11:35:00Z">
        <w:r>
          <w:rPr>
            <w:rFonts w:ascii="Times New Roman" w:hAnsi="Times New Roman"/>
            <w:sz w:val="22"/>
            <w:szCs w:val="22"/>
          </w:rPr>
          <w:t xml:space="preserve">amount of variation in the surface reflectance spectra of the background objects. </w:t>
        </w:r>
      </w:ins>
      <w:ins w:id="209" w:author="Vijay Singh" w:date="2021-08-15T11:39:00Z">
        <w:r w:rsidR="009656CF">
          <w:rPr>
            <w:rFonts w:ascii="Times New Roman" w:hAnsi="Times New Roman"/>
            <w:sz w:val="22"/>
            <w:szCs w:val="22"/>
          </w:rPr>
          <w:t xml:space="preserve">The amount of variation was </w:t>
        </w:r>
      </w:ins>
      <w:ins w:id="210" w:author="Vijay Singh" w:date="2021-08-15T11:38:00Z">
        <w:r>
          <w:rPr>
            <w:rFonts w:ascii="Times New Roman" w:hAnsi="Times New Roman"/>
            <w:sz w:val="22"/>
            <w:szCs w:val="22"/>
          </w:rPr>
          <w:t>determin</w:t>
        </w:r>
      </w:ins>
      <w:ins w:id="211" w:author="Vijay Singh" w:date="2021-08-15T11:36:00Z">
        <w:r>
          <w:rPr>
            <w:rFonts w:ascii="Times New Roman" w:hAnsi="Times New Roman"/>
            <w:sz w:val="22"/>
            <w:szCs w:val="22"/>
          </w:rPr>
          <w:t xml:space="preserve">ed by the </w:t>
        </w:r>
      </w:ins>
      <w:ins w:id="212" w:author="Vijay Singh" w:date="2021-08-15T11:39:00Z">
        <w:r w:rsidR="009656CF">
          <w:rPr>
            <w:rFonts w:ascii="Times New Roman" w:hAnsi="Times New Roman"/>
            <w:sz w:val="22"/>
            <w:szCs w:val="22"/>
          </w:rPr>
          <w:t>co</w:t>
        </w:r>
      </w:ins>
      <w:ins w:id="213" w:author="Vijay Singh" w:date="2021-08-15T11:36:00Z">
        <w:r>
          <w:rPr>
            <w:rFonts w:ascii="Times New Roman" w:hAnsi="Times New Roman"/>
            <w:sz w:val="22"/>
            <w:szCs w:val="22"/>
          </w:rPr>
          <w:t xml:space="preserve">variance </w:t>
        </w:r>
      </w:ins>
      <w:ins w:id="214" w:author="Vijay Singh" w:date="2021-08-15T11:39:00Z">
        <w:r w:rsidR="009656CF">
          <w:rPr>
            <w:rFonts w:ascii="Times New Roman" w:hAnsi="Times New Roman"/>
            <w:sz w:val="22"/>
            <w:szCs w:val="22"/>
          </w:rPr>
          <w:t xml:space="preserve">matrix </w:t>
        </w:r>
      </w:ins>
      <w:ins w:id="215" w:author="Vijay Singh" w:date="2021-08-15T11:37:00Z">
        <w:r>
          <w:rPr>
            <w:rFonts w:ascii="Times New Roman" w:hAnsi="Times New Roman"/>
            <w:sz w:val="22"/>
            <w:szCs w:val="22"/>
          </w:rPr>
          <w:t>of</w:t>
        </w:r>
      </w:ins>
      <w:ins w:id="216" w:author="Vijay Singh" w:date="2021-08-15T11:36:00Z">
        <w:r>
          <w:rPr>
            <w:rFonts w:ascii="Times New Roman" w:hAnsi="Times New Roman"/>
            <w:sz w:val="22"/>
            <w:szCs w:val="22"/>
          </w:rPr>
          <w:t xml:space="preserve"> the </w:t>
        </w:r>
      </w:ins>
      <w:ins w:id="217" w:author="Vijay Singh" w:date="2021-08-15T11:40:00Z">
        <w:r w:rsidR="002775F6">
          <w:rPr>
            <w:rFonts w:ascii="Times New Roman" w:hAnsi="Times New Roman"/>
            <w:sz w:val="22"/>
            <w:szCs w:val="22"/>
          </w:rPr>
          <w:t xml:space="preserve">multivariate normal </w:t>
        </w:r>
      </w:ins>
      <w:ins w:id="218" w:author="Vijay Singh" w:date="2021-08-15T11:37:00Z">
        <w:r>
          <w:rPr>
            <w:rFonts w:ascii="Times New Roman" w:hAnsi="Times New Roman"/>
            <w:sz w:val="22"/>
            <w:szCs w:val="22"/>
          </w:rPr>
          <w:t>distribution from which the spectra were sampled.</w:t>
        </w:r>
      </w:ins>
      <w:ins w:id="219" w:author="Vijay Singh" w:date="2021-08-15T11:38:00Z">
        <w:r w:rsidR="002F53C8">
          <w:rPr>
            <w:rFonts w:ascii="Times New Roman" w:hAnsi="Times New Roman"/>
            <w:sz w:val="22"/>
            <w:szCs w:val="22"/>
          </w:rPr>
          <w:t xml:space="preserve"> </w:t>
        </w:r>
      </w:ins>
      <w:ins w:id="220" w:author="Vijay Singh" w:date="2021-08-15T11:40:00Z">
        <w:r w:rsidR="002775F6">
          <w:rPr>
            <w:rFonts w:ascii="Times New Roman" w:hAnsi="Times New Roman"/>
            <w:sz w:val="22"/>
            <w:szCs w:val="22"/>
          </w:rPr>
          <w:t xml:space="preserve">We controlled the variance by </w:t>
        </w:r>
      </w:ins>
      <w:ins w:id="221" w:author="Vijay Singh" w:date="2021-08-15T11:41:00Z">
        <w:r w:rsidR="00695E5F">
          <w:rPr>
            <w:rFonts w:ascii="Times New Roman" w:hAnsi="Times New Roman"/>
            <w:sz w:val="22"/>
            <w:szCs w:val="22"/>
          </w:rPr>
          <w:t xml:space="preserve">multiplying the covariance </w:t>
        </w:r>
      </w:ins>
      <w:ins w:id="222" w:author="Vijay Singh" w:date="2021-08-15T11:42:00Z">
        <w:r w:rsidR="00FD5F49">
          <w:rPr>
            <w:rFonts w:ascii="Times New Roman" w:hAnsi="Times New Roman"/>
            <w:sz w:val="22"/>
            <w:szCs w:val="22"/>
          </w:rPr>
          <w:t>matrix by a covariance scalar</w:t>
        </w:r>
      </w:ins>
      <w:ins w:id="223" w:author="Vijay Singh" w:date="2021-08-15T11:46:00Z">
        <w:r w:rsidR="003675AF">
          <w:rPr>
            <w:rFonts w:ascii="Times New Roman" w:hAnsi="Times New Roman"/>
            <w:sz w:val="22"/>
            <w:szCs w:val="22"/>
          </w:rPr>
          <w:t xml:space="preserve"> </w:t>
        </w:r>
        <w:r w:rsidR="003675AF">
          <w:rPr>
            <w:rFonts w:ascii="Times New Roman" w:hAnsi="Times New Roman" w:cs="Times New Roman"/>
            <w:sz w:val="22"/>
            <w:szCs w:val="22"/>
          </w:rPr>
          <w:t>(</w:t>
        </w:r>
      </w:ins>
      <m:oMath>
        <m:sSup>
          <m:sSupPr>
            <m:ctrlPr>
              <w:ins w:id="224" w:author="Vijay Singh" w:date="2021-08-15T11:46:00Z">
                <w:rPr>
                  <w:rFonts w:ascii="Cambria Math" w:hAnsi="Cambria Math" w:cs="Times New Roman"/>
                  <w:i/>
                  <w:sz w:val="22"/>
                  <w:szCs w:val="22"/>
                </w:rPr>
              </w:ins>
            </m:ctrlPr>
          </m:sSupPr>
          <m:e>
            <m:r>
              <w:ins w:id="225" w:author="Vijay Singh" w:date="2021-08-15T11:46:00Z">
                <w:rPr>
                  <w:rFonts w:ascii="Cambria Math" w:hAnsi="Cambria Math" w:cs="Times New Roman"/>
                  <w:sz w:val="22"/>
                  <w:szCs w:val="22"/>
                </w:rPr>
                <m:t>σ</m:t>
              </w:ins>
            </m:r>
          </m:e>
          <m:sup>
            <m:r>
              <w:ins w:id="226" w:author="Vijay Singh" w:date="2021-08-15T11:46:00Z">
                <w:rPr>
                  <w:rFonts w:ascii="Cambria Math" w:hAnsi="Cambria Math" w:cs="Times New Roman"/>
                  <w:sz w:val="22"/>
                  <w:szCs w:val="22"/>
                </w:rPr>
                <m:t>2</m:t>
              </w:ins>
            </m:r>
          </m:sup>
        </m:sSup>
      </m:oMath>
      <w:ins w:id="227" w:author="Vijay Singh" w:date="2021-08-15T11:46:00Z">
        <w:r w:rsidR="003675AF">
          <w:rPr>
            <w:rFonts w:ascii="Times New Roman" w:hAnsi="Times New Roman" w:cs="Times New Roman"/>
            <w:sz w:val="22"/>
            <w:szCs w:val="22"/>
          </w:rPr>
          <w:t>)</w:t>
        </w:r>
      </w:ins>
      <w:ins w:id="228" w:author="Vijay Singh" w:date="2021-08-15T11:42:00Z">
        <w:r w:rsidR="00FD5F49">
          <w:rPr>
            <w:rFonts w:ascii="Times New Roman" w:hAnsi="Times New Roman"/>
            <w:sz w:val="22"/>
            <w:szCs w:val="22"/>
          </w:rPr>
          <w:t>.</w:t>
        </w:r>
      </w:ins>
      <w:del w:id="229" w:author="Vijay Singh" w:date="2021-08-15T11:33:00Z">
        <w:r w:rsidR="00222EA0" w:rsidDel="00EE57E8">
          <w:rPr>
            <w:rFonts w:ascii="Times New Roman" w:hAnsi="Times New Roman"/>
            <w:sz w:val="22"/>
            <w:szCs w:val="22"/>
          </w:rPr>
          <w:delText>We measured</w:delText>
        </w:r>
        <w:r w:rsidR="009B2D9C" w:rsidDel="00EE57E8">
          <w:rPr>
            <w:rFonts w:ascii="Times New Roman" w:hAnsi="Times New Roman"/>
            <w:sz w:val="22"/>
            <w:szCs w:val="22"/>
          </w:rPr>
          <w:delText xml:space="preserve"> how variation in the </w:delText>
        </w:r>
        <w:r w:rsidR="00222EA0" w:rsidDel="00EE57E8">
          <w:rPr>
            <w:rFonts w:ascii="Times New Roman" w:hAnsi="Times New Roman"/>
            <w:sz w:val="22"/>
            <w:szCs w:val="22"/>
          </w:rPr>
          <w:delText xml:space="preserve">reflectance spectra </w:delText>
        </w:r>
        <w:r w:rsidR="009B2D9C" w:rsidDel="00EE57E8">
          <w:rPr>
            <w:rFonts w:ascii="Times New Roman" w:hAnsi="Times New Roman"/>
            <w:sz w:val="22"/>
            <w:szCs w:val="22"/>
          </w:rPr>
          <w:delText xml:space="preserve">of background objects </w:delText>
        </w:r>
        <w:r w:rsidR="00CC3BA2" w:rsidDel="00EE57E8">
          <w:rPr>
            <w:rFonts w:ascii="Times New Roman" w:hAnsi="Times New Roman"/>
            <w:sz w:val="22"/>
            <w:szCs w:val="22"/>
          </w:rPr>
          <w:delText>affect</w:delText>
        </w:r>
        <w:r w:rsidR="00B55A3F" w:rsidDel="00EE57E8">
          <w:rPr>
            <w:rFonts w:ascii="Times New Roman" w:hAnsi="Times New Roman"/>
            <w:sz w:val="22"/>
            <w:szCs w:val="22"/>
          </w:rPr>
          <w:delText>s</w:delText>
        </w:r>
        <w:r w:rsidR="00D971DB" w:rsidDel="00EE57E8">
          <w:rPr>
            <w:rFonts w:ascii="Times New Roman" w:hAnsi="Times New Roman"/>
            <w:sz w:val="22"/>
            <w:szCs w:val="22"/>
          </w:rPr>
          <w:delText xml:space="preserve"> thresholds for discriminating object achromatic reflectance</w:delText>
        </w:r>
        <w:r w:rsidR="00DA2963" w:rsidDel="00EE57E8">
          <w:rPr>
            <w:rFonts w:ascii="Times New Roman" w:hAnsi="Times New Roman"/>
            <w:sz w:val="22"/>
            <w:szCs w:val="22"/>
          </w:rPr>
          <w:delText xml:space="preserve">, which we refer to as </w:delText>
        </w:r>
        <w:r w:rsidR="009B2D9C" w:rsidDel="00EE57E8">
          <w:rPr>
            <w:rFonts w:ascii="Times New Roman" w:hAnsi="Times New Roman"/>
            <w:sz w:val="22"/>
            <w:szCs w:val="22"/>
          </w:rPr>
          <w:delText>lightness discrimination thresholds</w:delText>
        </w:r>
        <w:r w:rsidR="00DA2963" w:rsidDel="00EE57E8">
          <w:rPr>
            <w:rFonts w:ascii="Times New Roman" w:hAnsi="Times New Roman"/>
            <w:sz w:val="22"/>
            <w:szCs w:val="22"/>
          </w:rPr>
          <w:delText>,</w:delText>
        </w:r>
        <w:r w:rsidR="000F3A2A" w:rsidDel="00EE57E8">
          <w:rPr>
            <w:rFonts w:ascii="Times New Roman" w:hAnsi="Times New Roman"/>
            <w:sz w:val="22"/>
            <w:szCs w:val="22"/>
          </w:rPr>
          <w:delText xml:space="preserve"> </w:delText>
        </w:r>
      </w:del>
    </w:p>
    <w:p w14:paraId="7F1B82FF" w14:textId="546BAA12" w:rsidR="00247CF9" w:rsidRPr="009669B4" w:rsidDel="00EE57E8" w:rsidRDefault="000F3A2A" w:rsidP="00792D7D">
      <w:pPr>
        <w:rPr>
          <w:del w:id="230" w:author="Vijay Singh" w:date="2021-08-15T11:33:00Z"/>
        </w:rPr>
      </w:pPr>
      <w:del w:id="231" w:author="Vijay Singh" w:date="2021-08-15T11:33:00Z">
        <w:r w:rsidDel="00EE57E8">
          <w:delText xml:space="preserve">using a two-alternative forced-choice </w:delText>
        </w:r>
        <w:r w:rsidR="00C55249" w:rsidDel="00EE57E8">
          <w:delText xml:space="preserve">(2AFC) </w:delText>
        </w:r>
        <w:r w:rsidDel="00EE57E8">
          <w:delText>design</w:delText>
        </w:r>
        <w:r w:rsidR="00896373" w:rsidDel="00EE57E8">
          <w:delText xml:space="preserve"> (Figure 1)</w:delText>
        </w:r>
        <w:r w:rsidR="009B2D9C" w:rsidDel="00EE57E8">
          <w:delText xml:space="preserve">. On each trial, observers </w:delText>
        </w:r>
        <w:r w:rsidR="009B30EB" w:rsidDel="00EE57E8">
          <w:delText xml:space="preserve">viewed </w:delText>
        </w:r>
        <w:r w:rsidR="00EF1D94" w:rsidDel="00EE57E8">
          <w:delText>a standard image and comparison image</w:delText>
        </w:r>
        <w:r w:rsidR="00D92D0C" w:rsidDel="00EE57E8">
          <w:delText xml:space="preserve">, </w:delText>
        </w:r>
        <w:r w:rsidR="00BD37DF" w:rsidDel="00EE57E8">
          <w:delText xml:space="preserve">sequentially </w:delText>
        </w:r>
        <w:r w:rsidR="00D92D0C" w:rsidDel="00EE57E8">
          <w:delText xml:space="preserve">presented on a calibrated monitor for 250ms each, with a 250ms inter-stimulus interval </w:delText>
        </w:r>
        <w:r w:rsidR="009B2D9C" w:rsidDel="00EE57E8">
          <w:delText xml:space="preserve">(Figure 1a). The images </w:delText>
        </w:r>
        <w:r w:rsidR="00211AFF" w:rsidDel="00EE57E8">
          <w:delText xml:space="preserve">were </w:delText>
        </w:r>
        <w:r w:rsidR="00723CC7" w:rsidDel="00EE57E8">
          <w:delText>computer graphics renderings of 3D scenes</w:delText>
        </w:r>
        <w:r w:rsidR="004E5699" w:rsidDel="00EE57E8">
          <w:delText>. E</w:delText>
        </w:r>
        <w:r w:rsidR="00F3377D" w:rsidDel="00EE57E8">
          <w:delText xml:space="preserve">ach scene contained an achromatic spherical target object. </w:delText>
        </w:r>
        <w:r w:rsidR="009B2D9C" w:rsidDel="00EE57E8">
          <w:delText xml:space="preserve">The task was to report the image in which the </w:delText>
        </w:r>
        <w:r w:rsidR="009506C9" w:rsidDel="00EE57E8">
          <w:delText xml:space="preserve">depicted </w:delText>
        </w:r>
        <w:r w:rsidR="009B2D9C" w:rsidDel="00EE57E8">
          <w:delText xml:space="preserve">target object was lighter. </w:delText>
        </w:r>
        <w:r w:rsidR="00802A61" w:rsidDel="00EE57E8">
          <w:delText>Across trials, we varied the</w:delText>
        </w:r>
        <w:r w:rsidR="009B2D9C" w:rsidDel="00EE57E8">
          <w:delText xml:space="preserve"> luminous reflectance factor </w:delText>
        </w:r>
        <w:r w:rsidR="00B66158" w:rsidDel="00EE57E8">
          <w:fldChar w:fldCharType="begin"/>
        </w:r>
        <w:r w:rsidR="00B66158" w:rsidDel="00EE57E8">
          <w:del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delInstrText>
        </w:r>
        <w:r w:rsidR="00B66158" w:rsidDel="00EE57E8">
          <w:fldChar w:fldCharType="separate"/>
        </w:r>
        <w:r w:rsidR="00B66158" w:rsidDel="00EE57E8">
          <w:rPr>
            <w:noProof/>
          </w:rPr>
          <w:delText>(LRF; American Society for Testing and Materials, 2017)</w:delText>
        </w:r>
        <w:r w:rsidR="00B66158" w:rsidDel="00EE57E8">
          <w:fldChar w:fldCharType="end"/>
        </w:r>
        <w:r w:rsidR="001930EF" w:rsidDel="00EE57E8">
          <w:delText xml:space="preserve"> </w:delText>
        </w:r>
        <w:r w:rsidR="00802A61" w:rsidDel="00EE57E8">
          <w:delText xml:space="preserve">of the </w:delText>
        </w:r>
        <w:r w:rsidR="00356118" w:rsidDel="00EE57E8">
          <w:delText xml:space="preserve">target object </w:delText>
        </w:r>
        <w:r w:rsidR="00802A61" w:rsidDel="00EE57E8">
          <w:delText xml:space="preserve">in the comparison image while keeping the LRF of the </w:delText>
        </w:r>
        <w:r w:rsidR="00C530FF" w:rsidDel="00EE57E8">
          <w:delText xml:space="preserve">target </w:delText>
        </w:r>
        <w:r w:rsidR="005252F8" w:rsidDel="00EE57E8">
          <w:delText xml:space="preserve">object </w:delText>
        </w:r>
        <w:r w:rsidR="00802A61" w:rsidDel="00EE57E8">
          <w:delText xml:space="preserve">in the standard image fixed. The </w:delText>
        </w:r>
        <w:r w:rsidR="00247CF9" w:rsidDel="00EE57E8">
          <w:delText xml:space="preserve">LRF is the ratio of the luminance of a surface under a reference illuminant </w:delText>
        </w:r>
        <w:r w:rsidR="006C5922" w:rsidDel="00EE57E8">
          <w:delText>(here</w:delText>
        </w:r>
        <w:r w:rsidR="003B4BA9" w:rsidDel="00EE57E8">
          <w:delText>, we used the</w:delText>
        </w:r>
        <w:r w:rsidR="006C5922" w:rsidDel="00EE57E8">
          <w:delText xml:space="preserve"> CIE D65</w:delText>
        </w:r>
        <w:r w:rsidR="00EC0F29" w:rsidDel="00EE57E8">
          <w:delText xml:space="preserve"> reference illuminant</w:delText>
        </w:r>
        <w:r w:rsidR="006C5922" w:rsidDel="00EE57E8">
          <w:delText xml:space="preserve">) </w:delText>
        </w:r>
        <w:r w:rsidR="00247CF9" w:rsidDel="00EE57E8">
          <w:delText>to the luminance of the reference illuminant itself.</w:delText>
        </w:r>
        <w:r w:rsidR="001C78FE" w:rsidDel="00EE57E8">
          <w:delText xml:space="preserve"> Feedback was given on each trial based on which image contained the target object with the higher LRF.</w:delText>
        </w:r>
        <w:r w:rsidR="001F1290" w:rsidRPr="001F1290" w:rsidDel="00EE57E8">
          <w:rPr>
            <w:rStyle w:val="FootnoteReference"/>
            <w:sz w:val="22"/>
            <w:szCs w:val="22"/>
          </w:rPr>
          <w:delText xml:space="preserve"> </w:delText>
        </w:r>
        <w:r w:rsidR="001F1290" w:rsidDel="00EE57E8">
          <w:rPr>
            <w:rStyle w:val="FootnoteReference"/>
            <w:sz w:val="22"/>
            <w:szCs w:val="22"/>
          </w:rPr>
          <w:footnoteReference w:id="4"/>
        </w:r>
      </w:del>
    </w:p>
    <w:p w14:paraId="5D7D5FE7" w14:textId="41685DF7" w:rsidR="00247CF9" w:rsidDel="00EE57E8" w:rsidRDefault="00247CF9" w:rsidP="00247CF9">
      <w:pPr>
        <w:pStyle w:val="Default"/>
        <w:spacing w:before="0"/>
        <w:rPr>
          <w:del w:id="234" w:author="Vijay Singh" w:date="2021-08-15T11:33:00Z"/>
          <w:rFonts w:ascii="Times New Roman" w:eastAsia="Times New Roman" w:hAnsi="Times New Roman" w:cs="Times New Roman"/>
          <w:sz w:val="22"/>
          <w:szCs w:val="22"/>
        </w:rPr>
      </w:pPr>
    </w:p>
    <w:p w14:paraId="1AB6C61A" w14:textId="09A3F852" w:rsidR="00A22ED6" w:rsidRDefault="00247CF9" w:rsidP="00CC0064">
      <w:pPr>
        <w:pStyle w:val="Default"/>
        <w:spacing w:before="0"/>
        <w:rPr>
          <w:rFonts w:ascii="Times New Roman" w:hAnsi="Times New Roman"/>
          <w:sz w:val="22"/>
          <w:szCs w:val="22"/>
        </w:rPr>
      </w:pPr>
      <w:del w:id="235" w:author="Vijay Singh" w:date="2021-08-15T11:33:00Z">
        <w:r w:rsidDel="00EE57E8">
          <w:rPr>
            <w:rFonts w:ascii="Times New Roman" w:hAnsi="Times New Roman"/>
            <w:sz w:val="22"/>
            <w:szCs w:val="22"/>
          </w:rPr>
          <w:delText xml:space="preserve">We recorded the proportion of times </w:delText>
        </w:r>
        <w:r w:rsidR="00ED6B02" w:rsidDel="00EE57E8">
          <w:rPr>
            <w:rStyle w:val="None"/>
            <w:rFonts w:ascii="Times New Roman" w:hAnsi="Times New Roman"/>
            <w:sz w:val="22"/>
            <w:szCs w:val="22"/>
          </w:rPr>
          <w:delText>observer</w:delText>
        </w:r>
        <w:r w:rsidDel="00EE57E8">
          <w:rPr>
            <w:rFonts w:ascii="Times New Roman" w:hAnsi="Times New Roman"/>
            <w:sz w:val="22"/>
            <w:szCs w:val="22"/>
          </w:rPr>
          <w:delText xml:space="preserve">s chose the comparison image </w:delText>
        </w:r>
        <w:r w:rsidR="00D91DA9" w:rsidDel="00EE57E8">
          <w:rPr>
            <w:rFonts w:ascii="Times New Roman" w:hAnsi="Times New Roman"/>
            <w:sz w:val="22"/>
            <w:szCs w:val="22"/>
          </w:rPr>
          <w:delText>as having</w:delText>
        </w:r>
        <w:r w:rsidR="00BC0AC8" w:rsidDel="00EE57E8">
          <w:rPr>
            <w:rFonts w:ascii="Times New Roman" w:hAnsi="Times New Roman"/>
            <w:sz w:val="22"/>
            <w:szCs w:val="22"/>
          </w:rPr>
          <w:delText xml:space="preserve"> </w:delText>
        </w:r>
        <w:r w:rsidDel="00EE57E8">
          <w:rPr>
            <w:rFonts w:ascii="Times New Roman" w:hAnsi="Times New Roman"/>
            <w:sz w:val="22"/>
            <w:szCs w:val="22"/>
          </w:rPr>
          <w:delText xml:space="preserve">the lighter target object at 11 values of the target object </w:delText>
        </w:r>
        <w:r w:rsidR="005552ED" w:rsidDel="00EE57E8">
          <w:rPr>
            <w:rFonts w:ascii="Times New Roman" w:hAnsi="Times New Roman"/>
            <w:sz w:val="22"/>
            <w:szCs w:val="22"/>
          </w:rPr>
          <w:delText>LRF</w:delText>
        </w:r>
        <w:r w:rsidDel="00EE57E8">
          <w:rPr>
            <w:rFonts w:ascii="Times New Roman" w:hAnsi="Times New Roman"/>
            <w:sz w:val="22"/>
            <w:szCs w:val="22"/>
          </w:rPr>
          <w:delText xml:space="preserve">. Figure 2 shows a psychometric function from a typical human observer. </w:delText>
        </w:r>
        <w:r w:rsidR="0032213D" w:rsidDel="00EE57E8">
          <w:rPr>
            <w:rFonts w:ascii="Times New Roman" w:hAnsi="Times New Roman"/>
            <w:sz w:val="22"/>
            <w:szCs w:val="22"/>
          </w:rPr>
          <w:delText>T</w:delText>
        </w:r>
        <w:r w:rsidDel="00EE57E8">
          <w:rPr>
            <w:rFonts w:ascii="Times New Roman" w:hAnsi="Times New Roman"/>
            <w:sz w:val="22"/>
            <w:szCs w:val="22"/>
          </w:rPr>
          <w:delText xml:space="preserve">he proportion comparison chosen data </w:delText>
        </w:r>
        <w:r w:rsidR="0032213D" w:rsidDel="00EE57E8">
          <w:rPr>
            <w:rFonts w:ascii="Times New Roman" w:hAnsi="Times New Roman"/>
            <w:sz w:val="22"/>
            <w:szCs w:val="22"/>
          </w:rPr>
          <w:delText xml:space="preserve">was fit </w:delText>
        </w:r>
        <w:r w:rsidDel="00EE57E8">
          <w:rPr>
            <w:rFonts w:ascii="Times New Roman" w:hAnsi="Times New Roman"/>
            <w:sz w:val="22"/>
            <w:szCs w:val="22"/>
          </w:rPr>
          <w:delText xml:space="preserve">with a cumulative Gaussian using maximum likelihood methods (See Methods: Psychometric </w:delText>
        </w:r>
        <w:r w:rsidR="005552ED" w:rsidDel="00EE57E8">
          <w:rPr>
            <w:rFonts w:ascii="Times New Roman" w:hAnsi="Times New Roman"/>
            <w:sz w:val="22"/>
            <w:szCs w:val="22"/>
          </w:rPr>
          <w:delText>Function</w:delText>
        </w:r>
        <w:r w:rsidDel="00EE57E8">
          <w:rPr>
            <w:rFonts w:ascii="Times New Roman" w:hAnsi="Times New Roman"/>
            <w:sz w:val="22"/>
            <w:szCs w:val="22"/>
          </w:rPr>
          <w:delText xml:space="preserve">). </w:delText>
        </w:r>
        <w:r w:rsidR="00904C28" w:rsidDel="00EE57E8">
          <w:rPr>
            <w:rFonts w:ascii="Times New Roman" w:hAnsi="Times New Roman"/>
            <w:sz w:val="22"/>
            <w:szCs w:val="22"/>
          </w:rPr>
          <w:delText>T</w:delText>
        </w:r>
        <w:r w:rsidDel="00EE57E8">
          <w:rPr>
            <w:rFonts w:ascii="Times New Roman" w:hAnsi="Times New Roman"/>
            <w:sz w:val="22"/>
            <w:szCs w:val="22"/>
          </w:rPr>
          <w:delText xml:space="preserve">he threshold </w:delText>
        </w:r>
        <w:r w:rsidR="00904C28" w:rsidDel="00EE57E8">
          <w:rPr>
            <w:rFonts w:ascii="Times New Roman" w:hAnsi="Times New Roman"/>
            <w:sz w:val="22"/>
            <w:szCs w:val="22"/>
          </w:rPr>
          <w:delText xml:space="preserve">was defined </w:delText>
        </w:r>
        <w:r w:rsidDel="00EE57E8">
          <w:rPr>
            <w:rFonts w:ascii="Times New Roman" w:hAnsi="Times New Roman"/>
            <w:sz w:val="22"/>
            <w:szCs w:val="22"/>
          </w:rPr>
          <w:delText xml:space="preserve">as the difference between the LRF of the target object at </w:delText>
        </w:r>
        <w:r w:rsidR="00F13E84" w:rsidDel="00EE57E8">
          <w:rPr>
            <w:rFonts w:ascii="Times New Roman" w:hAnsi="Times New Roman"/>
            <w:sz w:val="22"/>
            <w:szCs w:val="22"/>
          </w:rPr>
          <w:delText xml:space="preserve">proportion </w:delText>
        </w:r>
        <w:r w:rsidDel="00EE57E8">
          <w:rPr>
            <w:rFonts w:ascii="Times New Roman" w:hAnsi="Times New Roman"/>
            <w:sz w:val="22"/>
            <w:szCs w:val="22"/>
          </w:rPr>
          <w:delText xml:space="preserve">comparison chosen </w:delText>
        </w:r>
        <w:r w:rsidR="00526C12" w:rsidDel="00EE57E8">
          <w:rPr>
            <w:rFonts w:ascii="Times New Roman" w:hAnsi="Times New Roman"/>
            <w:sz w:val="22"/>
            <w:szCs w:val="22"/>
          </w:rPr>
          <w:delText>0.</w:delText>
        </w:r>
        <w:r w:rsidDel="00EE57E8">
          <w:rPr>
            <w:rFonts w:ascii="Times New Roman" w:hAnsi="Times New Roman"/>
            <w:sz w:val="22"/>
            <w:szCs w:val="22"/>
          </w:rPr>
          <w:delText xml:space="preserve">76 and </w:delText>
        </w:r>
        <w:r w:rsidR="00526C12" w:rsidDel="00EE57E8">
          <w:rPr>
            <w:rFonts w:ascii="Times New Roman" w:hAnsi="Times New Roman"/>
            <w:sz w:val="22"/>
            <w:szCs w:val="22"/>
          </w:rPr>
          <w:delText>0.</w:delText>
        </w:r>
        <w:r w:rsidDel="00EE57E8">
          <w:rPr>
            <w:rFonts w:ascii="Times New Roman" w:hAnsi="Times New Roman"/>
            <w:sz w:val="22"/>
            <w:szCs w:val="22"/>
          </w:rPr>
          <w:delText>50</w:delText>
        </w:r>
        <w:r w:rsidR="00E377D4" w:rsidDel="00EE57E8">
          <w:rPr>
            <w:rFonts w:ascii="Times New Roman" w:hAnsi="Times New Roman"/>
            <w:sz w:val="22"/>
            <w:szCs w:val="22"/>
          </w:rPr>
          <w:delText xml:space="preserve"> (</w:delText>
        </w:r>
        <w:r w:rsidR="006F46DC" w:rsidDel="00EE57E8">
          <w:rPr>
            <w:rFonts w:ascii="Times New Roman" w:hAnsi="Times New Roman"/>
            <w:sz w:val="22"/>
            <w:szCs w:val="22"/>
          </w:rPr>
          <w:delText>i.e.,</w:delText>
        </w:r>
        <w:r w:rsidR="00E377D4" w:rsidDel="00EE57E8">
          <w:rPr>
            <w:rFonts w:ascii="Times New Roman" w:hAnsi="Times New Roman"/>
            <w:sz w:val="22"/>
            <w:szCs w:val="22"/>
          </w:rPr>
          <w:delText xml:space="preserve"> d-prime = 1.0 in a two</w:delText>
        </w:r>
        <w:r w:rsidR="0070791A" w:rsidDel="00EE57E8">
          <w:rPr>
            <w:rFonts w:ascii="Times New Roman" w:hAnsi="Times New Roman"/>
            <w:sz w:val="22"/>
            <w:szCs w:val="22"/>
          </w:rPr>
          <w:delText>-</w:delText>
        </w:r>
        <w:r w:rsidR="00E377D4" w:rsidDel="00EE57E8">
          <w:rPr>
            <w:rFonts w:ascii="Times New Roman" w:hAnsi="Times New Roman"/>
            <w:sz w:val="22"/>
            <w:szCs w:val="22"/>
          </w:rPr>
          <w:delText>interval task)</w:delText>
        </w:r>
        <w:r w:rsidR="00526C12" w:rsidDel="00EE57E8">
          <w:rPr>
            <w:rFonts w:ascii="Times New Roman" w:hAnsi="Times New Roman"/>
            <w:sz w:val="22"/>
            <w:szCs w:val="22"/>
          </w:rPr>
          <w:delText>, as determined from the cumulative Gaussian fit</w:delText>
        </w:r>
        <w:r w:rsidDel="00EE57E8">
          <w:rPr>
            <w:rFonts w:ascii="Times New Roman" w:hAnsi="Times New Roman"/>
            <w:sz w:val="22"/>
            <w:szCs w:val="22"/>
          </w:rPr>
          <w:delText>.</w:delText>
        </w:r>
      </w:del>
      <w:del w:id="236" w:author="Vijay Singh" w:date="2021-08-15T11:34:00Z">
        <w:r w:rsidDel="00EE57E8">
          <w:rPr>
            <w:rFonts w:ascii="Times New Roman" w:hAnsi="Times New Roman"/>
            <w:sz w:val="22"/>
            <w:szCs w:val="22"/>
          </w:rPr>
          <w:delText xml:space="preserve"> </w:delText>
        </w:r>
      </w:del>
      <w:ins w:id="237" w:author="Vijay Singh" w:date="2021-08-15T11:42:00Z">
        <w:r w:rsidR="00FD5F49">
          <w:rPr>
            <w:rFonts w:ascii="Times New Roman" w:hAnsi="Times New Roman"/>
            <w:sz w:val="22"/>
            <w:szCs w:val="22"/>
          </w:rPr>
          <w:t xml:space="preserve"> </w:t>
        </w:r>
      </w:ins>
      <w:ins w:id="238" w:author="Vijay Singh" w:date="2021-08-15T11:43:00Z">
        <w:r w:rsidR="00A167BE">
          <w:rPr>
            <w:rFonts w:ascii="Times New Roman" w:hAnsi="Times New Roman"/>
            <w:sz w:val="22"/>
            <w:szCs w:val="22"/>
          </w:rPr>
          <w:t>We measured d</w:t>
        </w:r>
      </w:ins>
      <w:ins w:id="239" w:author="Vijay Singh" w:date="2021-08-15T11:03:00Z">
        <w:r w:rsidR="00A22ED6">
          <w:rPr>
            <w:rFonts w:ascii="Times New Roman" w:hAnsi="Times New Roman"/>
            <w:sz w:val="22"/>
            <w:szCs w:val="22"/>
          </w:rPr>
          <w:t xml:space="preserve">iscrimination thresholds </w:t>
        </w:r>
      </w:ins>
      <w:ins w:id="240" w:author="Vijay Singh" w:date="2021-08-15T11:43:00Z">
        <w:r w:rsidR="003675AF">
          <w:rPr>
            <w:rFonts w:ascii="Times New Roman" w:hAnsi="Times New Roman"/>
            <w:sz w:val="22"/>
            <w:szCs w:val="22"/>
          </w:rPr>
          <w:t xml:space="preserve">of four human observers </w:t>
        </w:r>
        <w:r w:rsidR="00A167BE">
          <w:rPr>
            <w:rFonts w:ascii="Times New Roman" w:hAnsi="Times New Roman"/>
            <w:sz w:val="22"/>
            <w:szCs w:val="22"/>
          </w:rPr>
          <w:t xml:space="preserve">at </w:t>
        </w:r>
      </w:ins>
      <w:ins w:id="241" w:author="Vijay Singh" w:date="2021-08-15T11:03:00Z">
        <w:r w:rsidR="00A22ED6">
          <w:rPr>
            <w:rFonts w:ascii="Times New Roman" w:hAnsi="Times New Roman"/>
            <w:sz w:val="22"/>
            <w:szCs w:val="22"/>
          </w:rPr>
          <w:t>six values of the covariance scalar.</w:t>
        </w:r>
      </w:ins>
      <w:ins w:id="242" w:author="Vijay Singh" w:date="2021-08-15T11:44:00Z">
        <w:r w:rsidR="003675AF">
          <w:rPr>
            <w:rFonts w:ascii="Times New Roman" w:hAnsi="Times New Roman"/>
            <w:sz w:val="22"/>
            <w:szCs w:val="22"/>
          </w:rPr>
          <w:t xml:space="preserve"> The </w:t>
        </w:r>
      </w:ins>
      <w:ins w:id="243" w:author="Vijay Singh" w:date="2021-08-15T11:46:00Z">
        <w:r w:rsidR="002A4C90">
          <w:rPr>
            <w:rFonts w:ascii="Times New Roman" w:hAnsi="Times New Roman"/>
            <w:sz w:val="22"/>
            <w:szCs w:val="22"/>
          </w:rPr>
          <w:t xml:space="preserve">threshold was measured three times for each observer and </w:t>
        </w:r>
      </w:ins>
      <w:ins w:id="244" w:author="Vijay Singh" w:date="2021-08-15T11:47:00Z">
        <w:r w:rsidR="002A4C90">
          <w:rPr>
            <w:rFonts w:ascii="Times New Roman" w:hAnsi="Times New Roman"/>
            <w:sz w:val="22"/>
            <w:szCs w:val="22"/>
          </w:rPr>
          <w:t>each value of covariance scalar (Figure 4</w:t>
        </w:r>
      </w:ins>
      <w:ins w:id="245" w:author="Vijay Singh" w:date="2021-09-04T23:21:00Z">
        <w:r w:rsidR="00BF08D3">
          <w:rPr>
            <w:rFonts w:ascii="Times New Roman" w:hAnsi="Times New Roman"/>
            <w:sz w:val="22"/>
            <w:szCs w:val="22"/>
          </w:rPr>
          <w:t xml:space="preserve"> and </w:t>
        </w:r>
        <w:r w:rsidR="00520238">
          <w:rPr>
            <w:rFonts w:ascii="Times New Roman" w:hAnsi="Times New Roman"/>
            <w:sz w:val="22"/>
            <w:szCs w:val="22"/>
          </w:rPr>
          <w:t xml:space="preserve">Supplementary </w:t>
        </w:r>
        <w:r w:rsidR="00BF08D3">
          <w:rPr>
            <w:rFonts w:ascii="Times New Roman" w:hAnsi="Times New Roman"/>
            <w:sz w:val="22"/>
            <w:szCs w:val="22"/>
          </w:rPr>
          <w:t>Figure S3</w:t>
        </w:r>
      </w:ins>
      <w:ins w:id="246" w:author="Vijay Singh" w:date="2021-08-15T11:47:00Z">
        <w:r w:rsidR="002A4C90">
          <w:rPr>
            <w:rFonts w:ascii="Times New Roman" w:hAnsi="Times New Roman"/>
            <w:sz w:val="22"/>
            <w:szCs w:val="22"/>
          </w:rPr>
          <w:t>).</w:t>
        </w:r>
        <w:r w:rsidR="00AD0F9A">
          <w:rPr>
            <w:rFonts w:ascii="Times New Roman" w:hAnsi="Times New Roman"/>
            <w:sz w:val="22"/>
            <w:szCs w:val="22"/>
          </w:rPr>
          <w:t xml:space="preserve"> The data was fit with a cumulative normal function to get the discriminatio</w:t>
        </w:r>
      </w:ins>
      <w:ins w:id="247" w:author="Vijay Singh" w:date="2021-08-15T11:48:00Z">
        <w:r w:rsidR="00AD0F9A">
          <w:rPr>
            <w:rFonts w:ascii="Times New Roman" w:hAnsi="Times New Roman"/>
            <w:sz w:val="22"/>
            <w:szCs w:val="22"/>
          </w:rPr>
          <w:t>n threshold (See Appendix: Table 2).</w:t>
        </w:r>
      </w:ins>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2D2D3A17" w14:textId="77777777" w:rsidR="00804C53" w:rsidRDefault="00804C53" w:rsidP="0004085B">
      <w:pPr>
        <w:pStyle w:val="Default"/>
        <w:spacing w:before="0"/>
        <w:rPr>
          <w:rFonts w:ascii="Times New Roman" w:hAnsi="Times New Roman"/>
          <w:sz w:val="22"/>
          <w:szCs w:val="22"/>
        </w:rPr>
      </w:pPr>
    </w:p>
    <w:p w14:paraId="78A3BA4F" w14:textId="5A1F8E8A" w:rsidR="00DC4E76" w:rsidRPr="008F1628" w:rsidRDefault="004166D5" w:rsidP="008F1628">
      <w:pPr>
        <w:pStyle w:val="Default"/>
        <w:spacing w:before="0"/>
        <w:rPr>
          <w:rFonts w:ascii="Times New Roman" w:hAnsi="Times New Roman" w:cs="Times New Roman"/>
          <w:sz w:val="22"/>
          <w:szCs w:val="22"/>
        </w:rPr>
      </w:pPr>
      <w:r w:rsidRPr="008F1628">
        <w:rPr>
          <w:rFonts w:ascii="Times New Roman" w:hAnsi="Times New Roman" w:cs="Times New Roman"/>
          <w:sz w:val="22"/>
          <w:szCs w:val="22"/>
        </w:rPr>
        <w:t xml:space="preserve">Figure </w:t>
      </w:r>
      <w:r w:rsidR="00BE7AFC">
        <w:rPr>
          <w:rFonts w:ascii="Times New Roman" w:hAnsi="Times New Roman" w:cs="Times New Roman"/>
          <w:sz w:val="22"/>
          <w:szCs w:val="22"/>
        </w:rPr>
        <w:t>5</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 xml:space="preserve">shows how discrimination thresholds change with the amount of variability in the spectra of the background objects. M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s, N = 4) is plotted against the log of the covariance scalar. For low values of the covariance scalar, the thresholds are nearly constant. As the covariance scalar increases, log squared threshold rises approximately linearly with log covariance</w:t>
      </w:r>
      <w:r w:rsidR="00804C53"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scalar</w:t>
      </w:r>
      <w:r w:rsidR="00C6744D" w:rsidRPr="008F1628">
        <w:rPr>
          <w:rFonts w:ascii="Times New Roman" w:hAnsi="Times New Roman" w:cs="Times New Roman"/>
          <w:sz w:val="22"/>
          <w:szCs w:val="22"/>
        </w:rPr>
        <w:t>, a</w:t>
      </w:r>
      <w:r w:rsidR="0004085B" w:rsidRPr="008F1628">
        <w:rPr>
          <w:rFonts w:ascii="Times New Roman" w:hAnsi="Times New Roman" w:cs="Times New Roman"/>
          <w:sz w:val="22"/>
          <w:szCs w:val="22"/>
        </w:rPr>
        <w:t xml:space="preserve"> dependence </w:t>
      </w:r>
      <w:r w:rsidR="00815E09" w:rsidRPr="008F1628">
        <w:rPr>
          <w:rFonts w:ascii="Times New Roman" w:hAnsi="Times New Roman" w:cs="Times New Roman"/>
          <w:sz w:val="22"/>
          <w:szCs w:val="22"/>
        </w:rPr>
        <w:t xml:space="preserve">predicted by </w:t>
      </w:r>
      <w:r w:rsidR="00D37CBF" w:rsidRPr="008F1628">
        <w:rPr>
          <w:rFonts w:ascii="Times New Roman" w:hAnsi="Times New Roman" w:cs="Times New Roman"/>
          <w:sz w:val="22"/>
          <w:szCs w:val="22"/>
        </w:rPr>
        <w:t xml:space="preserve">a simple model based on </w:t>
      </w:r>
      <w:r w:rsidR="00361F39" w:rsidRPr="008F1628">
        <w:rPr>
          <w:rFonts w:ascii="Times New Roman" w:hAnsi="Times New Roman" w:cs="Times New Roman"/>
          <w:sz w:val="22"/>
          <w:szCs w:val="22"/>
        </w:rPr>
        <w:t>Signal Detection Theory</w:t>
      </w:r>
      <w:r w:rsidR="00554DFF"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 xml:space="preserve">Figure </w:t>
      </w:r>
      <w:r w:rsidR="00A01C55">
        <w:rPr>
          <w:rFonts w:ascii="Times New Roman" w:hAnsi="Times New Roman" w:cs="Times New Roman"/>
          <w:sz w:val="22"/>
          <w:szCs w:val="22"/>
        </w:rPr>
        <w:t>5</w:t>
      </w:r>
      <w:r w:rsidR="0004085B" w:rsidRPr="008F1628">
        <w:rPr>
          <w:rFonts w:ascii="Times New Roman" w:hAnsi="Times New Roman" w:cs="Times New Roman"/>
          <w:sz w:val="22"/>
          <w:szCs w:val="22"/>
        </w:rPr>
        <w:t>;</w:t>
      </w:r>
      <w:r w:rsidR="0092304B" w:rsidRPr="008F1628">
        <w:rPr>
          <w:rFonts w:ascii="Times New Roman" w:hAnsi="Times New Roman" w:cs="Times New Roman"/>
          <w:sz w:val="22"/>
          <w:szCs w:val="22"/>
        </w:rPr>
        <w:t xml:space="preserve"> see</w:t>
      </w:r>
      <w:r w:rsidR="0004085B" w:rsidRPr="008F1628">
        <w:rPr>
          <w:rFonts w:ascii="Times New Roman" w:hAnsi="Times New Roman" w:cs="Times New Roman"/>
          <w:sz w:val="22"/>
          <w:szCs w:val="22"/>
        </w:rPr>
        <w:t xml:space="preserve"> </w:t>
      </w:r>
      <w:r w:rsidR="00484B28" w:rsidRPr="008F1628">
        <w:rPr>
          <w:rFonts w:ascii="Times New Roman" w:hAnsi="Times New Roman" w:cs="Times New Roman"/>
          <w:sz w:val="22"/>
          <w:szCs w:val="22"/>
        </w:rPr>
        <w:t xml:space="preserve">below and </w:t>
      </w:r>
      <w:r w:rsidR="00554DFF" w:rsidRPr="008F1628">
        <w:rPr>
          <w:rFonts w:ascii="Times New Roman" w:hAnsi="Times New Roman" w:cs="Times New Roman"/>
          <w:sz w:val="22"/>
          <w:szCs w:val="22"/>
        </w:rPr>
        <w:t xml:space="preserve">Methods: </w:t>
      </w:r>
      <w:r w:rsidR="00CF5E53" w:rsidRPr="008F1628">
        <w:rPr>
          <w:rFonts w:ascii="Times New Roman" w:hAnsi="Times New Roman" w:cs="Times New Roman"/>
          <w:sz w:val="22"/>
          <w:szCs w:val="22"/>
        </w:rPr>
        <w:t xml:space="preserve">Signal Detection </w:t>
      </w:r>
      <w:r w:rsidR="003E6D6B" w:rsidRPr="008F1628">
        <w:rPr>
          <w:rFonts w:ascii="Times New Roman" w:hAnsi="Times New Roman" w:cs="Times New Roman"/>
          <w:sz w:val="22"/>
          <w:szCs w:val="22"/>
        </w:rPr>
        <w:t xml:space="preserve">Theory </w:t>
      </w:r>
      <w:r w:rsidR="00CF5E53" w:rsidRPr="008F1628">
        <w:rPr>
          <w:rFonts w:ascii="Times New Roman" w:hAnsi="Times New Roman" w:cs="Times New Roman"/>
          <w:sz w:val="22"/>
          <w:szCs w:val="22"/>
        </w:rPr>
        <w:t>Model</w:t>
      </w:r>
      <w:r w:rsidR="00554DFF" w:rsidRPr="008F1628">
        <w:rPr>
          <w:rFonts w:ascii="Times New Roman" w:hAnsi="Times New Roman" w:cs="Times New Roman"/>
          <w:sz w:val="22"/>
          <w:szCs w:val="22"/>
        </w:rPr>
        <w:t>).</w:t>
      </w:r>
      <w:r w:rsidR="007B4E86" w:rsidRPr="008F1628">
        <w:rPr>
          <w:rFonts w:ascii="Times New Roman" w:hAnsi="Times New Roman" w:cs="Times New Roman"/>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372C8164" w:rsidR="00CC0064" w:rsidRDefault="00554DFF" w:rsidP="00095375">
      <w:pPr>
        <w:pStyle w:val="Default"/>
        <w:spacing w:before="0"/>
      </w:pPr>
      <w:r>
        <w:rPr>
          <w:rFonts w:ascii="Times New Roman" w:hAnsi="Times New Roman"/>
          <w:sz w:val="22"/>
          <w:szCs w:val="22"/>
        </w:rPr>
        <w:t xml:space="preserve">Figure </w:t>
      </w:r>
      <w:r w:rsidR="008F6C1C">
        <w:rPr>
          <w:rFonts w:ascii="Times New Roman" w:hAnsi="Times New Roman"/>
          <w:sz w:val="22"/>
          <w:szCs w:val="22"/>
        </w:rPr>
        <w:t xml:space="preserve">6 </w:t>
      </w:r>
      <w:r>
        <w:rPr>
          <w:rFonts w:ascii="Times New Roman" w:hAnsi="Times New Roman"/>
          <w:sz w:val="22"/>
          <w:szCs w:val="22"/>
        </w:rPr>
        <w:t xml:space="preserve">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w:t>
      </w:r>
      <w:r w:rsidR="00802B44">
        <w:rPr>
          <w:rFonts w:ascii="Times New Roman" w:hAnsi="Times New Roman"/>
          <w:sz w:val="22"/>
          <w:szCs w:val="22"/>
        </w:rPr>
        <w:lastRenderedPageBreak/>
        <w:t xml:space="preserve">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A35A24E" w14:textId="40BFB98D" w:rsidR="00323305" w:rsidRDefault="00D11CC1" w:rsidP="008F6C1C">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model</w:t>
      </w:r>
      <w:ins w:id="248" w:author="Vijay Singh" w:date="2021-08-15T11:07:00Z">
        <w:r w:rsidR="008F6C1C">
          <w:rPr>
            <w:rFonts w:ascii="Times New Roman" w:hAnsi="Times New Roman"/>
            <w:sz w:val="22"/>
            <w:szCs w:val="22"/>
          </w:rPr>
          <w:t xml:space="preserve"> </w:t>
        </w:r>
      </w:ins>
      <w:r w:rsidR="00323305">
        <w:rPr>
          <w:rFonts w:ascii="Times New Roman" w:hAnsi="Times New Roman"/>
          <w:sz w:val="22"/>
          <w:szCs w:val="22"/>
        </w:rPr>
        <w:t xml:space="preserve">provides a straightforward way to incorporate features of human physiology. Here, these include optical blur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Westheimer, 1986)</w:t>
      </w:r>
      <w:r w:rsidR="00323305">
        <w:rPr>
          <w:rFonts w:ascii="Times New Roman" w:hAnsi="Times New Roman"/>
          <w:sz w:val="22"/>
          <w:szCs w:val="22"/>
        </w:rPr>
        <w:fldChar w:fldCharType="end"/>
      </w:r>
      <w:r w:rsidR="00323305">
        <w:rPr>
          <w:rFonts w:ascii="Times New Roman" w:hAnsi="Times New Roman"/>
          <w:sz w:val="22"/>
          <w:szCs w:val="22"/>
        </w:rPr>
        <w:t xml:space="preserve">and the Poisson noise that perturbs cone photoreceptor isomerizations in the retina </w:t>
      </w:r>
      <w:r w:rsidR="00323305">
        <w:rPr>
          <w:rFonts w:ascii="Times New Roman" w:hAnsi="Times New Roman"/>
          <w:sz w:val="22"/>
          <w:szCs w:val="22"/>
        </w:rPr>
        <w:fldChar w:fldCharType="begin"/>
      </w:r>
      <w:r w:rsidR="00F740EC">
        <w:rPr>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Rodieck, 1998)</w:t>
      </w:r>
      <w:r w:rsidR="00323305">
        <w:rPr>
          <w:rFonts w:ascii="Times New Roman" w:hAnsi="Times New Roman"/>
          <w:sz w:val="22"/>
          <w:szCs w:val="22"/>
        </w:rPr>
        <w:fldChar w:fldCharType="end"/>
      </w:r>
      <w:r w:rsidR="00323305">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123C3408"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w:t>
      </w:r>
      <w:r w:rsidR="00347E2D">
        <w:rPr>
          <w:rFonts w:ascii="Times New Roman" w:hAnsi="Times New Roman"/>
          <w:sz w:val="22"/>
          <w:szCs w:val="22"/>
        </w:rPr>
        <w:t xml:space="preserve">5 </w:t>
      </w:r>
      <w:r>
        <w:rPr>
          <w:rFonts w:ascii="Times New Roman" w:hAnsi="Times New Roman"/>
          <w:sz w:val="22"/>
          <w:szCs w:val="22"/>
        </w:rPr>
        <w:t xml:space="preserve">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 xml:space="preserve">Figure </w:t>
      </w:r>
      <w:r w:rsidR="00347E2D">
        <w:rPr>
          <w:rFonts w:ascii="Times New Roman" w:hAnsi="Times New Roman"/>
          <w:sz w:val="22"/>
          <w:szCs w:val="22"/>
        </w:rPr>
        <w:t xml:space="preserve">6 </w:t>
      </w:r>
      <w:r w:rsidR="00894D1C">
        <w:rPr>
          <w:rFonts w:ascii="Times New Roman" w:hAnsi="Times New Roman"/>
          <w:sz w:val="22"/>
          <w:szCs w:val="22"/>
        </w:rPr>
        <w:t>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34B13C46"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 xml:space="preserve">Figure </w:t>
      </w:r>
      <w:r w:rsidR="00470D16">
        <w:rPr>
          <w:rFonts w:ascii="Times New Roman" w:hAnsi="Times New Roman"/>
          <w:sz w:val="22"/>
          <w:szCs w:val="22"/>
        </w:rPr>
        <w:t xml:space="preserve">7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lastRenderedPageBreak/>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68A952D0" w:rsidR="00CF1F78" w:rsidRDefault="00CF1F78">
      <w:pPr>
        <w:rPr>
          <w:rFonts w:cs="Arial Unicode MS"/>
          <w:color w:val="000000"/>
          <w:sz w:val="22"/>
          <w:szCs w:val="22"/>
          <w14:textOutline w14:w="0" w14:cap="flat" w14:cmpd="sng" w14:algn="ctr">
            <w14:noFill/>
            <w14:prstDash w14:val="solid"/>
            <w14:bevel/>
          </w14:textOutline>
        </w:rPr>
      </w:pPr>
    </w:p>
    <w:p w14:paraId="137028F4" w14:textId="6224673E" w:rsidR="00151AF7" w:rsidRDefault="00830E1D" w:rsidP="00A829D5">
      <w:pPr>
        <w:pStyle w:val="Default"/>
        <w:spacing w:before="0" w:after="270"/>
        <w:rPr>
          <w:rFonts w:ascii="Times New Roman" w:hAnsi="Times New Roman"/>
          <w:b/>
          <w:bCs/>
          <w:sz w:val="22"/>
          <w:szCs w:val="22"/>
        </w:rPr>
      </w:pPr>
      <w:r>
        <w:rPr>
          <w:rFonts w:ascii="Times New Roman" w:hAnsi="Times New Roman"/>
          <w:b/>
          <w:bCs/>
          <w:sz w:val="22"/>
          <w:szCs w:val="22"/>
        </w:rPr>
        <w:t>4</w:t>
      </w:r>
      <w:r w:rsidR="00D80F56">
        <w:rPr>
          <w:rFonts w:ascii="Times New Roman" w:hAnsi="Times New Roman"/>
          <w:b/>
          <w:bCs/>
          <w:sz w:val="22"/>
          <w:szCs w:val="22"/>
        </w:rPr>
        <w:t xml:space="preserve"> </w:t>
      </w:r>
      <w:r w:rsidR="00E6746C">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412EDDA2"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w:t>
      </w:r>
      <w:r w:rsidR="0043071E">
        <w:rPr>
          <w:sz w:val="22"/>
          <w:szCs w:val="22"/>
        </w:rPr>
        <w:t xml:space="preserve">5 </w:t>
      </w:r>
      <w:r w:rsidR="008E1078">
        <w:rPr>
          <w:sz w:val="22"/>
          <w:szCs w:val="22"/>
        </w:rPr>
        <w:t xml:space="preserve">and </w:t>
      </w:r>
      <w:r w:rsidR="0043071E">
        <w:rPr>
          <w:sz w:val="22"/>
          <w:szCs w:val="22"/>
        </w:rPr>
        <w:t>6</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w:t>
      </w:r>
      <w:r w:rsidR="007D7D88">
        <w:rPr>
          <w:sz w:val="22"/>
          <w:szCs w:val="22"/>
        </w:rPr>
        <w:lastRenderedPageBreak/>
        <w:t xml:space="preserve">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8524697" w:rsidR="00164548"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r w:rsidR="008617CF">
        <w:rPr>
          <w:rFonts w:ascii="Times New Roman" w:hAnsi="Times New Roman"/>
          <w:sz w:val="22"/>
          <w:szCs w:val="22"/>
        </w:rPr>
        <w:t>naturally 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Vrhel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Future refinement of surface reflectance models</w:t>
      </w:r>
      <w:ins w:id="249" w:author="Vijay Singh" w:date="2021-09-04T14:39:00Z">
        <w:r w:rsidR="00B15CAA">
          <w:rPr>
            <w:rFonts w:ascii="Times New Roman" w:hAnsi="Times New Roman"/>
            <w:sz w:val="22"/>
            <w:szCs w:val="22"/>
          </w:rPr>
          <w:t xml:space="preserve">, </w:t>
        </w:r>
      </w:ins>
      <w:ins w:id="250" w:author="Vijay Singh" w:date="2021-09-04T14:42:00Z">
        <w:r w:rsidR="00CB38ED">
          <w:rPr>
            <w:rFonts w:ascii="Times New Roman" w:hAnsi="Times New Roman"/>
            <w:sz w:val="22"/>
            <w:szCs w:val="22"/>
          </w:rPr>
          <w:t>through</w:t>
        </w:r>
      </w:ins>
      <w:ins w:id="251" w:author="Vijay Singh" w:date="2021-09-04T14:39:00Z">
        <w:r w:rsidR="00C13EB0">
          <w:rPr>
            <w:rFonts w:ascii="Times New Roman" w:hAnsi="Times New Roman"/>
            <w:sz w:val="22"/>
            <w:szCs w:val="22"/>
          </w:rPr>
          <w:t xml:space="preserve"> </w:t>
        </w:r>
        <w:r w:rsidR="00B15CAA">
          <w:rPr>
            <w:rFonts w:ascii="Times New Roman" w:hAnsi="Times New Roman"/>
            <w:sz w:val="22"/>
            <w:szCs w:val="22"/>
          </w:rPr>
          <w:t>additional surface reflectance measurements</w:t>
        </w:r>
      </w:ins>
      <w:r w:rsidR="00356387">
        <w:rPr>
          <w:rFonts w:ascii="Times New Roman" w:hAnsi="Times New Roman"/>
          <w:sz w:val="22"/>
          <w:szCs w:val="22"/>
        </w:rPr>
        <w:t xml:space="preserve"> </w:t>
      </w:r>
      <w:ins w:id="252" w:author="Vijay Singh" w:date="2021-09-04T14:42:00Z">
        <w:r w:rsidR="00CB38ED">
          <w:rPr>
            <w:rFonts w:ascii="Times New Roman" w:hAnsi="Times New Roman"/>
            <w:sz w:val="22"/>
            <w:szCs w:val="22"/>
          </w:rPr>
          <w:t xml:space="preserve">and </w:t>
        </w:r>
      </w:ins>
      <w:ins w:id="253" w:author="Vijay Singh" w:date="2021-09-04T14:40:00Z">
        <w:r w:rsidR="00C13EB0">
          <w:rPr>
            <w:rFonts w:ascii="Times New Roman" w:hAnsi="Times New Roman"/>
            <w:sz w:val="22"/>
            <w:szCs w:val="22"/>
          </w:rPr>
          <w:t xml:space="preserve">better statistical </w:t>
        </w:r>
      </w:ins>
      <w:ins w:id="254" w:author="Vijay Singh" w:date="2021-09-04T14:42:00Z">
        <w:r w:rsidR="00A36887">
          <w:rPr>
            <w:rFonts w:ascii="Times New Roman" w:hAnsi="Times New Roman"/>
            <w:sz w:val="22"/>
            <w:szCs w:val="22"/>
          </w:rPr>
          <w:t>mode</w:t>
        </w:r>
      </w:ins>
      <w:ins w:id="255" w:author="Vijay Singh" w:date="2021-09-04T14:43:00Z">
        <w:r w:rsidR="00A36887">
          <w:rPr>
            <w:rFonts w:ascii="Times New Roman" w:hAnsi="Times New Roman"/>
            <w:sz w:val="22"/>
            <w:szCs w:val="22"/>
          </w:rPr>
          <w:t>ls</w:t>
        </w:r>
      </w:ins>
      <w:ins w:id="256" w:author="Vijay Singh" w:date="2021-09-04T14:40:00Z">
        <w:r w:rsidR="00C13EB0">
          <w:rPr>
            <w:rFonts w:ascii="Times New Roman" w:hAnsi="Times New Roman"/>
            <w:sz w:val="22"/>
            <w:szCs w:val="22"/>
          </w:rPr>
          <w:t xml:space="preserve">, </w:t>
        </w:r>
      </w:ins>
      <w:r w:rsidR="00356387">
        <w:rPr>
          <w:rFonts w:ascii="Times New Roman" w:hAnsi="Times New Roman"/>
          <w:sz w:val="22"/>
          <w:szCs w:val="22"/>
        </w:rPr>
        <w:t xml:space="preserve">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 xml:space="preserve">In the present work, we considered variation in only a single task-irrelevant variable. In natural scenes, there are many task-irrelevant variables. In the case of judging object lightness, these </w:t>
      </w:r>
      <w:r w:rsidR="006E711D">
        <w:rPr>
          <w:sz w:val="22"/>
          <w:szCs w:val="22"/>
        </w:rPr>
        <w:lastRenderedPageBreak/>
        <w:t>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r w:rsidR="00EF2452">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9967CE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w:t>
      </w:r>
      <w:r w:rsidR="005D115C">
        <w:rPr>
          <w:rStyle w:val="None"/>
          <w:rFonts w:ascii="Times New Roman" w:hAnsi="Times New Roman"/>
          <w:sz w:val="22"/>
          <w:szCs w:val="22"/>
        </w:rPr>
        <w:t>block</w:t>
      </w:r>
      <w:r w:rsidR="003D4A00">
        <w:rPr>
          <w:rStyle w:val="None"/>
          <w:rFonts w:ascii="Times New Roman" w:hAnsi="Times New Roman"/>
          <w:sz w:val="22"/>
          <w:szCs w:val="22"/>
        </w:rPr>
        <w:t xml:space="preserve">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1916CF62"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DE2B1A">
        <w:rPr>
          <w:rStyle w:val="None"/>
          <w:rFonts w:ascii="Times New Roman" w:hAnsi="Times New Roman"/>
          <w:sz w:val="22"/>
          <w:szCs w:val="22"/>
        </w:rPr>
        <w:t xml:space="preserve">scalar </w:t>
      </w:r>
      <w:r w:rsidR="00763C1A">
        <w:rPr>
          <w:rStyle w:val="None"/>
          <w:rFonts w:ascii="Times New Roman" w:hAnsi="Times New Roman"/>
          <w:sz w:val="22"/>
          <w:szCs w:val="22"/>
        </w:rPr>
        <w:t xml:space="preserve">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1DE062D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w:t>
      </w:r>
      <w:r w:rsidR="00F652EA">
        <w:rPr>
          <w:rStyle w:val="None"/>
          <w:rFonts w:ascii="Times New Roman" w:hAnsi="Times New Roman"/>
          <w:sz w:val="22"/>
          <w:szCs w:val="22"/>
        </w:rPr>
        <w:t xml:space="preserve">ar </w:t>
      </w:r>
      <w:r w:rsidR="007E5B3F">
        <w:rPr>
          <w:rStyle w:val="None"/>
          <w:rFonts w:ascii="Times New Roman" w:hAnsi="Times New Roman"/>
          <w:sz w:val="22"/>
          <w:szCs w:val="22"/>
        </w:rPr>
        <w:t>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58DEB520" w14:textId="77777777" w:rsidR="009E4B71" w:rsidRPr="009E4B71" w:rsidRDefault="00B66158" w:rsidP="009E4B71">
      <w:pPr>
        <w:pStyle w:val="EndNoteBibliography"/>
        <w:ind w:left="720" w:hanging="720"/>
        <w:rPr>
          <w:noProof/>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E4B71" w:rsidRPr="009E4B71">
        <w:rPr>
          <w:noProof/>
        </w:rPr>
        <w:t xml:space="preserve">Adelson, E. H. (2000). Lightness perception and lightness illusions. In M. Gazzaniga (Ed.), </w:t>
      </w:r>
      <w:r w:rsidR="009E4B71" w:rsidRPr="009E4B71">
        <w:rPr>
          <w:i/>
          <w:noProof/>
        </w:rPr>
        <w:t>The New Cognitive Neurosciences, 2nd edition</w:t>
      </w:r>
      <w:r w:rsidR="009E4B71" w:rsidRPr="009E4B71">
        <w:rPr>
          <w:noProof/>
        </w:rPr>
        <w:t xml:space="preserve"> (pp. 339-351). Cambridge, MA: MIT Press.</w:t>
      </w:r>
    </w:p>
    <w:p w14:paraId="74275B39" w14:textId="77777777" w:rsidR="009E4B71" w:rsidRPr="009E4B71" w:rsidRDefault="009E4B71" w:rsidP="009E4B71">
      <w:pPr>
        <w:pStyle w:val="EndNoteBibliography"/>
        <w:ind w:left="720" w:hanging="720"/>
        <w:rPr>
          <w:noProof/>
        </w:rPr>
      </w:pPr>
      <w:r w:rsidRPr="009E4B71">
        <w:rPr>
          <w:noProof/>
        </w:rPr>
        <w:t xml:space="preserve">Alvaro, L., Linhares, J. M. M., Moreira, H., Lillo, J., &amp; Nascimento, S. M. C. (2017). Robust colour constancy in red-green dichromats. </w:t>
      </w:r>
      <w:r w:rsidRPr="009E4B71">
        <w:rPr>
          <w:i/>
          <w:noProof/>
        </w:rPr>
        <w:t>PLoS ONE, 12(6)</w:t>
      </w:r>
      <w:r w:rsidRPr="009E4B71">
        <w:rPr>
          <w:noProof/>
        </w:rPr>
        <w:t>, e0180310.</w:t>
      </w:r>
    </w:p>
    <w:p w14:paraId="0DBF340B" w14:textId="77777777" w:rsidR="009E4B71" w:rsidRPr="009E4B71" w:rsidRDefault="009E4B71" w:rsidP="009E4B71">
      <w:pPr>
        <w:pStyle w:val="EndNoteBibliography"/>
        <w:ind w:left="720" w:hanging="720"/>
        <w:rPr>
          <w:noProof/>
        </w:rPr>
      </w:pPr>
      <w:r w:rsidRPr="009E4B71">
        <w:rPr>
          <w:noProof/>
        </w:rPr>
        <w:t xml:space="preserve">American Society for Testing and Materials. (2017). Standard test method for luminous reflectance factor of acoustical materials by use of integrating-sphere reflectometers. </w:t>
      </w:r>
      <w:r w:rsidRPr="009E4B71">
        <w:rPr>
          <w:i/>
          <w:noProof/>
        </w:rPr>
        <w:t>Renovations of Center for Historic Preservation, 98(A)</w:t>
      </w:r>
      <w:r w:rsidRPr="009E4B71">
        <w:rPr>
          <w:noProof/>
        </w:rPr>
        <w:t>, E1477.</w:t>
      </w:r>
    </w:p>
    <w:p w14:paraId="63578549" w14:textId="77777777" w:rsidR="009E4B71" w:rsidRPr="009E4B71" w:rsidRDefault="009E4B71" w:rsidP="009E4B71">
      <w:pPr>
        <w:pStyle w:val="EndNoteBibliography"/>
        <w:ind w:left="720" w:hanging="720"/>
        <w:rPr>
          <w:i/>
          <w:noProof/>
        </w:rPr>
      </w:pPr>
      <w:r w:rsidRPr="009E4B71">
        <w:rPr>
          <w:noProof/>
        </w:rPr>
        <w:t xml:space="preserve">Aston, S., Radonjić, A., Brainard, D. H., &amp; Hurlbert, A. C. (2019). Illumination discrimination for chromatically biased illuminations: implications for colour constancy. </w:t>
      </w:r>
      <w:r w:rsidRPr="009E4B71">
        <w:rPr>
          <w:i/>
          <w:noProof/>
        </w:rPr>
        <w:t>Journal of Vision, 19(30:15)</w:t>
      </w:r>
    </w:p>
    <w:p w14:paraId="534182FB" w14:textId="77777777" w:rsidR="009E4B71" w:rsidRPr="009E4B71" w:rsidRDefault="009E4B71" w:rsidP="009E4B71">
      <w:pPr>
        <w:pStyle w:val="EndNoteBibliography"/>
        <w:ind w:left="720" w:hanging="720"/>
        <w:rPr>
          <w:noProof/>
        </w:rPr>
      </w:pPr>
      <w:r w:rsidRPr="009E4B71">
        <w:rPr>
          <w:noProof/>
        </w:rPr>
        <w:t xml:space="preserve">Banks, M. S., Geisler, W. S., &amp; Bennett, P. J. (1987). The physical limits of grating visibility. </w:t>
      </w:r>
      <w:r w:rsidRPr="009E4B71">
        <w:rPr>
          <w:i/>
          <w:noProof/>
        </w:rPr>
        <w:t>Vision Research, 27(11)</w:t>
      </w:r>
      <w:r w:rsidRPr="009E4B71">
        <w:rPr>
          <w:noProof/>
        </w:rPr>
        <w:t>, 1915-1924.</w:t>
      </w:r>
    </w:p>
    <w:p w14:paraId="7AEBEE19" w14:textId="77777777" w:rsidR="009E4B71" w:rsidRPr="009E4B71" w:rsidRDefault="009E4B71" w:rsidP="009E4B71">
      <w:pPr>
        <w:pStyle w:val="EndNoteBibliography"/>
        <w:ind w:left="720" w:hanging="720"/>
        <w:rPr>
          <w:noProof/>
        </w:rPr>
      </w:pPr>
      <w:r w:rsidRPr="009E4B71">
        <w:rPr>
          <w:noProof/>
        </w:rPr>
        <w:t xml:space="preserve">Brainard, D. H. (1989). Calibration of a computer controlled color monitor. </w:t>
      </w:r>
      <w:r w:rsidRPr="009E4B71">
        <w:rPr>
          <w:i/>
          <w:noProof/>
        </w:rPr>
        <w:t>Color Research &amp; Application, 14(1)</w:t>
      </w:r>
      <w:r w:rsidRPr="009E4B71">
        <w:rPr>
          <w:noProof/>
        </w:rPr>
        <w:t>, 23-34.</w:t>
      </w:r>
    </w:p>
    <w:p w14:paraId="310ABCCD" w14:textId="77777777" w:rsidR="009E4B71" w:rsidRPr="009E4B71" w:rsidRDefault="009E4B71" w:rsidP="009E4B71">
      <w:pPr>
        <w:pStyle w:val="EndNoteBibliography"/>
        <w:ind w:left="720" w:hanging="720"/>
        <w:rPr>
          <w:noProof/>
        </w:rPr>
      </w:pPr>
      <w:r w:rsidRPr="009E4B71">
        <w:rPr>
          <w:noProof/>
        </w:rPr>
        <w:t xml:space="preserve">Brainard, D. H. (2015). Color and the cone mosaic. </w:t>
      </w:r>
      <w:r w:rsidRPr="009E4B71">
        <w:rPr>
          <w:i/>
          <w:noProof/>
        </w:rPr>
        <w:t>Annual Review of Vision Science, 1</w:t>
      </w:r>
      <w:r w:rsidRPr="009E4B71">
        <w:rPr>
          <w:noProof/>
        </w:rPr>
        <w:t>, 519-546.</w:t>
      </w:r>
    </w:p>
    <w:p w14:paraId="22AA620F" w14:textId="77777777" w:rsidR="009E4B71" w:rsidRPr="009E4B71" w:rsidRDefault="009E4B71" w:rsidP="009E4B71">
      <w:pPr>
        <w:pStyle w:val="EndNoteBibliography"/>
        <w:ind w:left="720" w:hanging="720"/>
        <w:rPr>
          <w:noProof/>
        </w:rPr>
      </w:pPr>
      <w:r w:rsidRPr="009E4B71">
        <w:rPr>
          <w:noProof/>
        </w:rPr>
        <w:t xml:space="preserve">Brainard, D. H., &amp; Freeman, W. T. (1997). Bayesian color constancy. </w:t>
      </w:r>
      <w:r w:rsidRPr="009E4B71">
        <w:rPr>
          <w:i/>
          <w:noProof/>
        </w:rPr>
        <w:t>Journal of the Optical Society of America A, 14(7)</w:t>
      </w:r>
      <w:r w:rsidRPr="009E4B71">
        <w:rPr>
          <w:noProof/>
        </w:rPr>
        <w:t>, 1393-1411.</w:t>
      </w:r>
    </w:p>
    <w:p w14:paraId="2F0E5714" w14:textId="77777777" w:rsidR="009E4B71" w:rsidRPr="009E4B71" w:rsidRDefault="009E4B71" w:rsidP="009E4B71">
      <w:pPr>
        <w:pStyle w:val="EndNoteBibliography"/>
        <w:ind w:left="720" w:hanging="720"/>
        <w:rPr>
          <w:i/>
          <w:noProof/>
        </w:rPr>
      </w:pPr>
      <w:r w:rsidRPr="009E4B71">
        <w:rPr>
          <w:noProof/>
        </w:rPr>
        <w:t xml:space="preserve">Brainard, D. H., &amp; Maloney, L. T. (2011). Surface color perception and equivalent illumination models. </w:t>
      </w:r>
      <w:r w:rsidRPr="009E4B71">
        <w:rPr>
          <w:i/>
          <w:noProof/>
        </w:rPr>
        <w:t>Journal of Vision, 11(5)</w:t>
      </w:r>
    </w:p>
    <w:p w14:paraId="1107D718" w14:textId="77777777" w:rsidR="009E4B71" w:rsidRPr="009E4B71" w:rsidRDefault="009E4B71" w:rsidP="009E4B71">
      <w:pPr>
        <w:pStyle w:val="EndNoteBibliography"/>
        <w:ind w:left="720" w:hanging="720"/>
        <w:rPr>
          <w:noProof/>
        </w:rPr>
      </w:pPr>
      <w:r w:rsidRPr="009E4B71">
        <w:rPr>
          <w:noProof/>
        </w:rPr>
        <w:t xml:space="preserve">Brainard, D. H., Pelli, D. G., &amp; Robson, T. (2002). Display characterization. In J. P. Hornak (Ed.), </w:t>
      </w:r>
      <w:r w:rsidRPr="009E4B71">
        <w:rPr>
          <w:i/>
          <w:noProof/>
        </w:rPr>
        <w:t>Encylopedia of Imaging Science and Technology</w:t>
      </w:r>
      <w:r w:rsidRPr="009E4B71">
        <w:rPr>
          <w:noProof/>
        </w:rPr>
        <w:t xml:space="preserve"> (pp. 172-188). New York: Wiley.</w:t>
      </w:r>
    </w:p>
    <w:p w14:paraId="6F865FAD" w14:textId="77777777" w:rsidR="009E4B71" w:rsidRPr="009E4B71" w:rsidRDefault="009E4B71" w:rsidP="009E4B71">
      <w:pPr>
        <w:pStyle w:val="EndNoteBibliography"/>
        <w:ind w:left="720" w:hanging="720"/>
        <w:rPr>
          <w:noProof/>
        </w:rPr>
      </w:pPr>
      <w:r w:rsidRPr="009E4B71">
        <w:rPr>
          <w:noProof/>
        </w:rPr>
        <w:t xml:space="preserve">Brainard, D. H., &amp; Radonjić, A. (2014). Color constancy. </w:t>
      </w:r>
      <w:r w:rsidRPr="009E4B71">
        <w:rPr>
          <w:i/>
          <w:noProof/>
        </w:rPr>
        <w:t>The New Visual Neurosciences, 1</w:t>
      </w:r>
      <w:r w:rsidRPr="009E4B71">
        <w:rPr>
          <w:noProof/>
        </w:rPr>
        <w:t>, 545–556.</w:t>
      </w:r>
    </w:p>
    <w:p w14:paraId="2EA437E1" w14:textId="77777777" w:rsidR="009E4B71" w:rsidRPr="009E4B71" w:rsidRDefault="009E4B71" w:rsidP="009E4B71">
      <w:pPr>
        <w:pStyle w:val="EndNoteBibliography"/>
        <w:ind w:left="720" w:hanging="720"/>
        <w:rPr>
          <w:i/>
          <w:noProof/>
        </w:rPr>
      </w:pPr>
      <w:r w:rsidRPr="009E4B71">
        <w:rPr>
          <w:noProof/>
        </w:rPr>
        <w:t xml:space="preserve">Brascamp, J. W., &amp; Shevell, S. K. (2021). The certainty of ambiguity in visual neural representations. </w:t>
      </w:r>
      <w:r w:rsidRPr="009E4B71">
        <w:rPr>
          <w:i/>
          <w:noProof/>
        </w:rPr>
        <w:t>Annual Review of Vision Science, in press</w:t>
      </w:r>
    </w:p>
    <w:p w14:paraId="479CACC4" w14:textId="77777777" w:rsidR="009E4B71" w:rsidRPr="009E4B71" w:rsidRDefault="009E4B71" w:rsidP="009E4B71">
      <w:pPr>
        <w:pStyle w:val="EndNoteBibliography"/>
        <w:ind w:left="720" w:hanging="720"/>
        <w:rPr>
          <w:noProof/>
        </w:rPr>
      </w:pPr>
      <w:r w:rsidRPr="009E4B71">
        <w:rPr>
          <w:noProof/>
        </w:rPr>
        <w:t xml:space="preserve">Brindley, G. S. (1960). </w:t>
      </w:r>
      <w:r w:rsidRPr="009E4B71">
        <w:rPr>
          <w:i/>
          <w:noProof/>
        </w:rPr>
        <w:t>Physiology of the Retina and the Visual Pathway</w:t>
      </w:r>
      <w:r w:rsidRPr="009E4B71">
        <w:rPr>
          <w:noProof/>
        </w:rPr>
        <w:t>. London: Arnold.</w:t>
      </w:r>
    </w:p>
    <w:p w14:paraId="790D9F51" w14:textId="77777777" w:rsidR="009E4B71" w:rsidRPr="009E4B71" w:rsidRDefault="009E4B71" w:rsidP="009E4B71">
      <w:pPr>
        <w:pStyle w:val="EndNoteBibliography"/>
        <w:ind w:left="720" w:hanging="720"/>
        <w:rPr>
          <w:noProof/>
        </w:rPr>
      </w:pPr>
      <w:r w:rsidRPr="009E4B71">
        <w:rPr>
          <w:noProof/>
        </w:rPr>
        <w:t xml:space="preserve">Brown, R. O., &amp; MacLeod, D. I. A. (1997). Color appearance depends on the variance of surround colors. </w:t>
      </w:r>
      <w:r w:rsidRPr="009E4B71">
        <w:rPr>
          <w:i/>
          <w:noProof/>
        </w:rPr>
        <w:t>Current Biology, 7</w:t>
      </w:r>
      <w:r w:rsidRPr="009E4B71">
        <w:rPr>
          <w:noProof/>
        </w:rPr>
        <w:t>, 844-849.</w:t>
      </w:r>
    </w:p>
    <w:p w14:paraId="4F234DDF" w14:textId="77777777" w:rsidR="009E4B71" w:rsidRPr="009E4B71" w:rsidRDefault="009E4B71" w:rsidP="009E4B71">
      <w:pPr>
        <w:pStyle w:val="EndNoteBibliography"/>
        <w:ind w:left="720" w:hanging="720"/>
        <w:rPr>
          <w:noProof/>
        </w:rPr>
      </w:pPr>
      <w:r w:rsidRPr="009E4B71">
        <w:rPr>
          <w:noProof/>
        </w:rPr>
        <w:t xml:space="preserve">Burge, J. (2020). Image-computable ideal observers for tasks with natural stimuli. </w:t>
      </w:r>
      <w:r w:rsidRPr="009E4B71">
        <w:rPr>
          <w:i/>
          <w:noProof/>
        </w:rPr>
        <w:t>Annual Review of Neuroscience, 6</w:t>
      </w:r>
      <w:r w:rsidRPr="009E4B71">
        <w:rPr>
          <w:noProof/>
        </w:rPr>
        <w:t>, 491-517.</w:t>
      </w:r>
    </w:p>
    <w:p w14:paraId="69CAA89A" w14:textId="77777777" w:rsidR="009E4B71" w:rsidRPr="009E4B71" w:rsidRDefault="009E4B71" w:rsidP="009E4B71">
      <w:pPr>
        <w:pStyle w:val="EndNoteBibliography"/>
        <w:ind w:left="720" w:hanging="720"/>
        <w:rPr>
          <w:noProof/>
        </w:rPr>
      </w:pPr>
      <w:r w:rsidRPr="009E4B71">
        <w:rPr>
          <w:noProof/>
        </w:rPr>
        <w:t xml:space="preserve">Burge, J., &amp; Geisler, W. S. (2011). Optimal defocus estimation in individual natural images. </w:t>
      </w:r>
      <w:r w:rsidRPr="009E4B71">
        <w:rPr>
          <w:i/>
          <w:noProof/>
        </w:rPr>
        <w:t>Proceedings of the National Academy of Sciences, 108(40)</w:t>
      </w:r>
      <w:r w:rsidRPr="009E4B71">
        <w:rPr>
          <w:noProof/>
        </w:rPr>
        <w:t>, 16849-16854.</w:t>
      </w:r>
    </w:p>
    <w:p w14:paraId="58379EC4" w14:textId="77777777" w:rsidR="009E4B71" w:rsidRPr="009E4B71" w:rsidRDefault="009E4B71" w:rsidP="009E4B71">
      <w:pPr>
        <w:pStyle w:val="EndNoteBibliography"/>
        <w:ind w:left="720" w:hanging="720"/>
        <w:rPr>
          <w:i/>
          <w:noProof/>
        </w:rPr>
      </w:pPr>
      <w:r w:rsidRPr="009E4B71">
        <w:rPr>
          <w:noProof/>
        </w:rPr>
        <w:t xml:space="preserve">Burge, J., &amp; Geisler, W. S. (2014). Optimal disparity estimation in natural stereo images. </w:t>
      </w:r>
      <w:r w:rsidRPr="009E4B71">
        <w:rPr>
          <w:i/>
          <w:noProof/>
        </w:rPr>
        <w:t>Journal of Vision, 14(2)</w:t>
      </w:r>
    </w:p>
    <w:p w14:paraId="3377D712" w14:textId="77777777" w:rsidR="009E4B71" w:rsidRPr="009E4B71" w:rsidRDefault="009E4B71" w:rsidP="009E4B71">
      <w:pPr>
        <w:pStyle w:val="EndNoteBibliography"/>
        <w:ind w:left="720" w:hanging="720"/>
        <w:rPr>
          <w:noProof/>
        </w:rPr>
      </w:pPr>
      <w:r w:rsidRPr="009E4B71">
        <w:rPr>
          <w:noProof/>
        </w:rPr>
        <w:t xml:space="preserve">Burge, J., &amp; Geisler, W. S. (2015). Optimal speed estimation in natural image movies predicts human performance. </w:t>
      </w:r>
      <w:r w:rsidRPr="009E4B71">
        <w:rPr>
          <w:i/>
          <w:noProof/>
        </w:rPr>
        <w:t>Nature Communications, 6</w:t>
      </w:r>
      <w:r w:rsidRPr="009E4B71">
        <w:rPr>
          <w:noProof/>
        </w:rPr>
        <w:t>, 7900.</w:t>
      </w:r>
    </w:p>
    <w:p w14:paraId="0F7399B8" w14:textId="77777777" w:rsidR="009E4B71" w:rsidRPr="009E4B71" w:rsidRDefault="009E4B71" w:rsidP="009E4B71">
      <w:pPr>
        <w:pStyle w:val="EndNoteBibliography"/>
        <w:ind w:left="720" w:hanging="720"/>
        <w:rPr>
          <w:noProof/>
        </w:rPr>
      </w:pPr>
      <w:r w:rsidRPr="009E4B71">
        <w:rPr>
          <w:noProof/>
        </w:rPr>
        <w:t xml:space="preserve">Burge, J., &amp; Jaini, P. (2017). Accuracy maximization analysis for sensory-perceptual tasks: computational improvements, filter robustness, and coding advantages for scaled additive noise. </w:t>
      </w:r>
      <w:r w:rsidRPr="009E4B71">
        <w:rPr>
          <w:i/>
          <w:noProof/>
        </w:rPr>
        <w:t>PLoS Computational Biology, 13(2)</w:t>
      </w:r>
      <w:r w:rsidRPr="009E4B71">
        <w:rPr>
          <w:noProof/>
        </w:rPr>
        <w:t>, e1005281.</w:t>
      </w:r>
    </w:p>
    <w:p w14:paraId="17156517" w14:textId="77777777" w:rsidR="009E4B71" w:rsidRPr="009E4B71" w:rsidRDefault="009E4B71" w:rsidP="009E4B71">
      <w:pPr>
        <w:pStyle w:val="EndNoteBibliography"/>
        <w:ind w:left="720" w:hanging="720"/>
        <w:rPr>
          <w:noProof/>
        </w:rPr>
      </w:pPr>
      <w:r w:rsidRPr="009E4B71">
        <w:rPr>
          <w:noProof/>
        </w:rPr>
        <w:t xml:space="preserve">Chin, B. M., &amp; Burge, J. (2020). Predicting the partition of behavioral variability in speed perception with naturalistic stimuli. </w:t>
      </w:r>
      <w:r w:rsidRPr="009E4B71">
        <w:rPr>
          <w:i/>
          <w:noProof/>
        </w:rPr>
        <w:t>Journal of Neuroscience, 40(4)</w:t>
      </w:r>
      <w:r w:rsidRPr="009E4B71">
        <w:rPr>
          <w:noProof/>
        </w:rPr>
        <w:t>, 864-879.</w:t>
      </w:r>
    </w:p>
    <w:p w14:paraId="4FB47C48" w14:textId="77777777" w:rsidR="009E4B71" w:rsidRPr="009E4B71" w:rsidRDefault="009E4B71" w:rsidP="009E4B71">
      <w:pPr>
        <w:pStyle w:val="EndNoteBibliography"/>
        <w:ind w:left="720" w:hanging="720"/>
        <w:rPr>
          <w:noProof/>
        </w:rPr>
      </w:pPr>
      <w:r w:rsidRPr="009E4B71">
        <w:rPr>
          <w:noProof/>
        </w:rPr>
        <w:t xml:space="preserve">CIE. (2007). </w:t>
      </w:r>
      <w:r w:rsidRPr="009E4B71">
        <w:rPr>
          <w:i/>
          <w:noProof/>
        </w:rPr>
        <w:t>Fundamental chromaticity diagram with physiological axes – Parts 1 and 2. Technical Report 170-1</w:t>
      </w:r>
      <w:r w:rsidRPr="009E4B71">
        <w:rPr>
          <w:noProof/>
        </w:rPr>
        <w:t>. Vienna: Central Bureau of the Commission Internationale de l' Éclairage.</w:t>
      </w:r>
    </w:p>
    <w:p w14:paraId="7B6EAFE8" w14:textId="77777777" w:rsidR="009E4B71" w:rsidRPr="009E4B71" w:rsidRDefault="009E4B71" w:rsidP="009E4B71">
      <w:pPr>
        <w:pStyle w:val="EndNoteBibliography"/>
        <w:ind w:left="720" w:hanging="720"/>
        <w:rPr>
          <w:noProof/>
        </w:rPr>
      </w:pPr>
      <w:r w:rsidRPr="009E4B71">
        <w:rPr>
          <w:noProof/>
        </w:rPr>
        <w:lastRenderedPageBreak/>
        <w:t xml:space="preserve">Cohen, M. R., &amp; Newsome, W. T. (2009). Estimates of the contribution of single neurons to perception depend on timescale and noise correlation. </w:t>
      </w:r>
      <w:r w:rsidRPr="009E4B71">
        <w:rPr>
          <w:i/>
          <w:noProof/>
        </w:rPr>
        <w:t>J Neurosci, 29(20)</w:t>
      </w:r>
      <w:r w:rsidRPr="009E4B71">
        <w:rPr>
          <w:noProof/>
        </w:rPr>
        <w:t>, 6635-6648.</w:t>
      </w:r>
    </w:p>
    <w:p w14:paraId="530F903E" w14:textId="77777777" w:rsidR="009E4B71" w:rsidRPr="009E4B71" w:rsidRDefault="009E4B71" w:rsidP="009E4B71">
      <w:pPr>
        <w:pStyle w:val="EndNoteBibliography"/>
        <w:ind w:left="720" w:hanging="720"/>
        <w:rPr>
          <w:noProof/>
        </w:rPr>
      </w:pPr>
      <w:r w:rsidRPr="009E4B71">
        <w:rPr>
          <w:noProof/>
        </w:rPr>
        <w:t xml:space="preserve">Cottaris, N. P., Jiang, H., Ding, X., Wandell, B. A., &amp; Brainard, D. H. (2019). A computational-observer model of spatial contrast sensitivity: Effects of wave-front-based optics, cone-mosaic structure, and inference engine. </w:t>
      </w:r>
      <w:r w:rsidRPr="009E4B71">
        <w:rPr>
          <w:i/>
          <w:noProof/>
        </w:rPr>
        <w:t>Journal of Vision, 19(4)</w:t>
      </w:r>
      <w:r w:rsidRPr="009E4B71">
        <w:rPr>
          <w:noProof/>
        </w:rPr>
        <w:t>, 8.</w:t>
      </w:r>
    </w:p>
    <w:p w14:paraId="63198205" w14:textId="77777777" w:rsidR="009E4B71" w:rsidRPr="009E4B71" w:rsidRDefault="009E4B71" w:rsidP="009E4B71">
      <w:pPr>
        <w:pStyle w:val="EndNoteBibliography"/>
        <w:ind w:left="720" w:hanging="720"/>
        <w:rPr>
          <w:noProof/>
        </w:rPr>
      </w:pPr>
      <w:r w:rsidRPr="009E4B71">
        <w:rPr>
          <w:noProof/>
        </w:rPr>
        <w:t xml:space="preserve">Fechner, G. T. (1966). </w:t>
      </w:r>
      <w:r w:rsidRPr="009E4B71">
        <w:rPr>
          <w:i/>
          <w:noProof/>
        </w:rPr>
        <w:t>Elements of Psychophysics</w:t>
      </w:r>
      <w:r w:rsidRPr="009E4B71">
        <w:rPr>
          <w:noProof/>
        </w:rPr>
        <w:t>. New York: Holt, Rinehart and Winston.</w:t>
      </w:r>
    </w:p>
    <w:p w14:paraId="18FE00FA" w14:textId="77777777" w:rsidR="009E4B71" w:rsidRPr="009E4B71" w:rsidRDefault="009E4B71" w:rsidP="009E4B71">
      <w:pPr>
        <w:pStyle w:val="EndNoteBibliography"/>
        <w:ind w:left="720" w:hanging="720"/>
        <w:rPr>
          <w:noProof/>
        </w:rPr>
      </w:pPr>
      <w:r w:rsidRPr="009E4B71">
        <w:rPr>
          <w:noProof/>
        </w:rPr>
        <w:t xml:space="preserve">Foster, D. H. (2011). Color constancy. </w:t>
      </w:r>
      <w:r w:rsidRPr="009E4B71">
        <w:rPr>
          <w:i/>
          <w:noProof/>
        </w:rPr>
        <w:t>Vision Research, 51(7)</w:t>
      </w:r>
      <w:r w:rsidRPr="009E4B71">
        <w:rPr>
          <w:noProof/>
        </w:rPr>
        <w:t>, 674-700.</w:t>
      </w:r>
    </w:p>
    <w:p w14:paraId="28C59FA7" w14:textId="77777777" w:rsidR="009E4B71" w:rsidRPr="009E4B71" w:rsidRDefault="009E4B71" w:rsidP="009E4B71">
      <w:pPr>
        <w:pStyle w:val="EndNoteBibliography"/>
        <w:ind w:left="720" w:hanging="720"/>
        <w:rPr>
          <w:noProof/>
        </w:rPr>
      </w:pPr>
      <w:r w:rsidRPr="009E4B71">
        <w:rPr>
          <w:noProof/>
        </w:rPr>
        <w:t xml:space="preserve">Gattass, R., Gross, C. G., &amp; Sandell, J. H. (1981). Visual topography of V2 in the macaque. </w:t>
      </w:r>
      <w:r w:rsidRPr="009E4B71">
        <w:rPr>
          <w:i/>
          <w:noProof/>
        </w:rPr>
        <w:t>J Comp Neurol, 201(4)</w:t>
      </w:r>
      <w:r w:rsidRPr="009E4B71">
        <w:rPr>
          <w:noProof/>
        </w:rPr>
        <w:t>, 519-539.</w:t>
      </w:r>
    </w:p>
    <w:p w14:paraId="1C825F85" w14:textId="77777777" w:rsidR="009E4B71" w:rsidRPr="009E4B71" w:rsidRDefault="009E4B71" w:rsidP="009E4B71">
      <w:pPr>
        <w:pStyle w:val="EndNoteBibliography"/>
        <w:ind w:left="720" w:hanging="720"/>
        <w:rPr>
          <w:noProof/>
        </w:rPr>
      </w:pPr>
      <w:r w:rsidRPr="009E4B71">
        <w:rPr>
          <w:noProof/>
        </w:rPr>
        <w:t xml:space="preserve">Gattass, R., Sousa, A. P., &amp; Gross, C. G. (1988). Visuotopic organization and extent of V3 and V4 of the macaque. </w:t>
      </w:r>
      <w:r w:rsidRPr="009E4B71">
        <w:rPr>
          <w:i/>
          <w:noProof/>
        </w:rPr>
        <w:t>J Neurosci, 8(6)</w:t>
      </w:r>
      <w:r w:rsidRPr="009E4B71">
        <w:rPr>
          <w:noProof/>
        </w:rPr>
        <w:t>, 1831-1845.</w:t>
      </w:r>
    </w:p>
    <w:p w14:paraId="0AE944BA" w14:textId="77777777" w:rsidR="009E4B71" w:rsidRPr="009E4B71" w:rsidRDefault="009E4B71" w:rsidP="009E4B71">
      <w:pPr>
        <w:pStyle w:val="EndNoteBibliography"/>
        <w:ind w:left="720" w:hanging="720"/>
        <w:rPr>
          <w:noProof/>
        </w:rPr>
      </w:pPr>
      <w:r w:rsidRPr="009E4B71">
        <w:rPr>
          <w:noProof/>
        </w:rPr>
        <w:t xml:space="preserve">Gegenfurtner, K., &amp; Kiper, D. C. (1992). Contrast detection in luminance and chromatic noise. </w:t>
      </w:r>
      <w:r w:rsidRPr="009E4B71">
        <w:rPr>
          <w:i/>
          <w:noProof/>
        </w:rPr>
        <w:t>Journal of the Optical Society of America A, 9(11)</w:t>
      </w:r>
      <w:r w:rsidRPr="009E4B71">
        <w:rPr>
          <w:noProof/>
        </w:rPr>
        <w:t>, 1880-1888.</w:t>
      </w:r>
    </w:p>
    <w:p w14:paraId="046298BD" w14:textId="77777777" w:rsidR="009E4B71" w:rsidRPr="009E4B71" w:rsidRDefault="009E4B71" w:rsidP="009E4B71">
      <w:pPr>
        <w:pStyle w:val="EndNoteBibliography"/>
        <w:ind w:left="720" w:hanging="720"/>
        <w:rPr>
          <w:noProof/>
        </w:rPr>
      </w:pPr>
      <w:r w:rsidRPr="009E4B71">
        <w:rPr>
          <w:noProof/>
        </w:rPr>
        <w:t xml:space="preserve">Geisler, W. S., Najemnik, J., &amp; Ing, A. D. (2009). Optimal stimulus encoders for natural tasks. </w:t>
      </w:r>
      <w:r w:rsidRPr="009E4B71">
        <w:rPr>
          <w:i/>
          <w:noProof/>
        </w:rPr>
        <w:t>Journal of Vision, 9(13)</w:t>
      </w:r>
      <w:r w:rsidRPr="009E4B71">
        <w:rPr>
          <w:noProof/>
        </w:rPr>
        <w:t>, 17 11-16.</w:t>
      </w:r>
    </w:p>
    <w:p w14:paraId="0A2C23FE" w14:textId="77777777" w:rsidR="009E4B71" w:rsidRPr="009E4B71" w:rsidRDefault="009E4B71" w:rsidP="009E4B71">
      <w:pPr>
        <w:pStyle w:val="EndNoteBibliography"/>
        <w:ind w:left="720" w:hanging="720"/>
        <w:rPr>
          <w:noProof/>
        </w:rPr>
      </w:pPr>
      <w:r w:rsidRPr="009E4B71">
        <w:rPr>
          <w:noProof/>
        </w:rPr>
        <w:t xml:space="preserve">Gilchrist, A. L. (2006). </w:t>
      </w:r>
      <w:r w:rsidRPr="009E4B71">
        <w:rPr>
          <w:i/>
          <w:noProof/>
        </w:rPr>
        <w:t>Seeing Black and White</w:t>
      </w:r>
      <w:r w:rsidRPr="009E4B71">
        <w:rPr>
          <w:noProof/>
        </w:rPr>
        <w:t>. Oxford: Oxford University Press.</w:t>
      </w:r>
    </w:p>
    <w:p w14:paraId="34D44BE1" w14:textId="77777777" w:rsidR="009E4B71" w:rsidRPr="009E4B71" w:rsidRDefault="009E4B71" w:rsidP="009E4B71">
      <w:pPr>
        <w:pStyle w:val="EndNoteBibliography"/>
        <w:ind w:left="720" w:hanging="720"/>
        <w:rPr>
          <w:noProof/>
        </w:rPr>
      </w:pPr>
      <w:r w:rsidRPr="009E4B71">
        <w:rPr>
          <w:noProof/>
        </w:rPr>
        <w:t xml:space="preserve">Giulianini, F., &amp; Eskew, R. T., Jr. (1998). Chromatic masking in the (DL/L, DM/M) plane of cone-contrast space reveals only two detection mechanisms. </w:t>
      </w:r>
      <w:r w:rsidRPr="009E4B71">
        <w:rPr>
          <w:i/>
          <w:noProof/>
        </w:rPr>
        <w:t>Vision Research, 38</w:t>
      </w:r>
      <w:r w:rsidRPr="009E4B71">
        <w:rPr>
          <w:noProof/>
        </w:rPr>
        <w:t>, 3913-3926.</w:t>
      </w:r>
    </w:p>
    <w:p w14:paraId="3A28C970" w14:textId="77777777" w:rsidR="009E4B71" w:rsidRPr="009E4B71" w:rsidRDefault="009E4B71" w:rsidP="009E4B71">
      <w:pPr>
        <w:pStyle w:val="EndNoteBibliography"/>
        <w:ind w:left="720" w:hanging="720"/>
        <w:rPr>
          <w:noProof/>
        </w:rPr>
      </w:pPr>
      <w:r w:rsidRPr="009E4B71">
        <w:rPr>
          <w:noProof/>
        </w:rPr>
        <w:t xml:space="preserve">Green, D. M., &amp; Swets, J. A. (1996). </w:t>
      </w:r>
      <w:r w:rsidRPr="009E4B71">
        <w:rPr>
          <w:i/>
          <w:noProof/>
        </w:rPr>
        <w:t>Signal Detection Theory and Psychophysics</w:t>
      </w:r>
      <w:r w:rsidRPr="009E4B71">
        <w:rPr>
          <w:noProof/>
        </w:rPr>
        <w:t xml:space="preserve"> (Vol. 1). New York: Wiley.</w:t>
      </w:r>
    </w:p>
    <w:p w14:paraId="1BA2A99F" w14:textId="77777777" w:rsidR="009E4B71" w:rsidRPr="009E4B71" w:rsidRDefault="009E4B71" w:rsidP="009E4B71">
      <w:pPr>
        <w:pStyle w:val="EndNoteBibliography"/>
        <w:ind w:left="720" w:hanging="720"/>
        <w:rPr>
          <w:i/>
          <w:noProof/>
        </w:rPr>
      </w:pPr>
      <w:r w:rsidRPr="009E4B71">
        <w:rPr>
          <w:noProof/>
        </w:rPr>
        <w:t xml:space="preserve">Heasly, B. S., Cottaris, N. P., Lichtman, D. P., Xiao, B., &amp; Brainard, D. H. (2014). RenderToolbox3: MATLAB tools that facilitate physically based stimulus rendering for vision research. </w:t>
      </w:r>
      <w:r w:rsidRPr="009E4B71">
        <w:rPr>
          <w:i/>
          <w:noProof/>
        </w:rPr>
        <w:t>Journal of Vision, 14(2)</w:t>
      </w:r>
    </w:p>
    <w:p w14:paraId="43651765" w14:textId="77777777" w:rsidR="009E4B71" w:rsidRPr="009E4B71" w:rsidRDefault="009E4B71" w:rsidP="009E4B71">
      <w:pPr>
        <w:pStyle w:val="EndNoteBibliography"/>
        <w:ind w:left="720" w:hanging="720"/>
        <w:rPr>
          <w:noProof/>
        </w:rPr>
      </w:pPr>
      <w:r w:rsidRPr="009E4B71">
        <w:rPr>
          <w:noProof/>
        </w:rPr>
        <w:t xml:space="preserve">Helmholtz, H. (1896). </w:t>
      </w:r>
      <w:r w:rsidRPr="009E4B71">
        <w:rPr>
          <w:i/>
          <w:noProof/>
        </w:rPr>
        <w:t>Physiological Optics</w:t>
      </w:r>
      <w:r w:rsidRPr="009E4B71">
        <w:rPr>
          <w:noProof/>
        </w:rPr>
        <w:t>. New York: Dover Publications, Inc.</w:t>
      </w:r>
    </w:p>
    <w:p w14:paraId="045E8AA3" w14:textId="77777777" w:rsidR="009E4B71" w:rsidRPr="009E4B71" w:rsidRDefault="009E4B71" w:rsidP="009E4B71">
      <w:pPr>
        <w:pStyle w:val="EndNoteBibliography"/>
        <w:ind w:left="720" w:hanging="720"/>
        <w:rPr>
          <w:noProof/>
        </w:rPr>
      </w:pPr>
      <w:r w:rsidRPr="009E4B71">
        <w:rPr>
          <w:noProof/>
        </w:rPr>
        <w:t xml:space="preserve">Henning, G. B., Hertz, B. G., &amp; Hinton, J. L. (1981). Effects of different hypothetical detection mechanisms on the shape of spatial-frequency filters inferred from masking experiments: I. Noise masks. </w:t>
      </w:r>
      <w:r w:rsidRPr="009E4B71">
        <w:rPr>
          <w:i/>
          <w:noProof/>
        </w:rPr>
        <w:t>Journal of the Optical Society of America, 71(5)</w:t>
      </w:r>
      <w:r w:rsidRPr="009E4B71">
        <w:rPr>
          <w:noProof/>
        </w:rPr>
        <w:t>, 574-581.</w:t>
      </w:r>
    </w:p>
    <w:p w14:paraId="026D55B8" w14:textId="77777777" w:rsidR="009E4B71" w:rsidRPr="009E4B71" w:rsidRDefault="009E4B71" w:rsidP="009E4B71">
      <w:pPr>
        <w:pStyle w:val="EndNoteBibliography"/>
        <w:ind w:left="720" w:hanging="720"/>
        <w:rPr>
          <w:noProof/>
        </w:rPr>
      </w:pPr>
      <w:r w:rsidRPr="009E4B71">
        <w:rPr>
          <w:noProof/>
        </w:rPr>
        <w:t xml:space="preserve">Hillis, J. M., &amp; Brainard, D. H. (2005). Do common mechanisms of adaptation mediate color discrimination and appearance? Uniform backgrounds. </w:t>
      </w:r>
      <w:r w:rsidRPr="009E4B71">
        <w:rPr>
          <w:i/>
          <w:noProof/>
        </w:rPr>
        <w:t>Journal of the Optical Society of America A, 22(10)</w:t>
      </w:r>
      <w:r w:rsidRPr="009E4B71">
        <w:rPr>
          <w:noProof/>
        </w:rPr>
        <w:t>, 2090-2106.</w:t>
      </w:r>
    </w:p>
    <w:p w14:paraId="7FD68E04" w14:textId="77777777" w:rsidR="009E4B71" w:rsidRPr="009E4B71" w:rsidRDefault="009E4B71" w:rsidP="009E4B71">
      <w:pPr>
        <w:pStyle w:val="EndNoteBibliography"/>
        <w:ind w:left="720" w:hanging="720"/>
        <w:rPr>
          <w:noProof/>
        </w:rPr>
      </w:pPr>
      <w:r w:rsidRPr="009E4B71">
        <w:rPr>
          <w:noProof/>
        </w:rPr>
        <w:t xml:space="preserve">Hillis, J. M., &amp; Brainard, D. H. (2007a). Distinct mechanisms mediate visual detection and identification. </w:t>
      </w:r>
      <w:r w:rsidRPr="009E4B71">
        <w:rPr>
          <w:i/>
          <w:noProof/>
        </w:rPr>
        <w:t>Current Biology, 17(19)</w:t>
      </w:r>
      <w:r w:rsidRPr="009E4B71">
        <w:rPr>
          <w:noProof/>
        </w:rPr>
        <w:t>, 1714-1719.</w:t>
      </w:r>
    </w:p>
    <w:p w14:paraId="169743B1" w14:textId="77777777" w:rsidR="009E4B71" w:rsidRPr="009E4B71" w:rsidRDefault="009E4B71" w:rsidP="009E4B71">
      <w:pPr>
        <w:pStyle w:val="EndNoteBibliography"/>
        <w:ind w:left="720" w:hanging="720"/>
        <w:rPr>
          <w:noProof/>
        </w:rPr>
      </w:pPr>
      <w:r w:rsidRPr="009E4B71">
        <w:rPr>
          <w:noProof/>
        </w:rPr>
        <w:t xml:space="preserve">Hillis, J. M., &amp; Brainard, D. H. (2007b). Do common mechanisms of adaptation mediate color discrimination and appearance? Contrast adaptation. </w:t>
      </w:r>
      <w:r w:rsidRPr="009E4B71">
        <w:rPr>
          <w:i/>
          <w:noProof/>
        </w:rPr>
        <w:t>Journal of the Optical Society of America A, 24(8)</w:t>
      </w:r>
      <w:r w:rsidRPr="009E4B71">
        <w:rPr>
          <w:noProof/>
        </w:rPr>
        <w:t>, 2122-2133.</w:t>
      </w:r>
    </w:p>
    <w:p w14:paraId="6441733E" w14:textId="77777777" w:rsidR="009E4B71" w:rsidRPr="009E4B71" w:rsidRDefault="009E4B71" w:rsidP="009E4B71">
      <w:pPr>
        <w:pStyle w:val="EndNoteBibliography"/>
        <w:ind w:left="720" w:hanging="720"/>
        <w:rPr>
          <w:noProof/>
        </w:rPr>
      </w:pPr>
      <w:r w:rsidRPr="009E4B71">
        <w:rPr>
          <w:noProof/>
        </w:rPr>
        <w:t xml:space="preserve">Hurlbert, A. (2019). Challenges to color constancy in a contemporary light. </w:t>
      </w:r>
      <w:r w:rsidRPr="009E4B71">
        <w:rPr>
          <w:i/>
          <w:noProof/>
        </w:rPr>
        <w:t>Current Opinion in Behavioral Sciences, 30</w:t>
      </w:r>
      <w:r w:rsidRPr="009E4B71">
        <w:rPr>
          <w:noProof/>
        </w:rPr>
        <w:t>:186, 186-193.</w:t>
      </w:r>
    </w:p>
    <w:p w14:paraId="163D4D1E" w14:textId="77777777" w:rsidR="009E4B71" w:rsidRPr="009E4B71" w:rsidRDefault="009E4B71" w:rsidP="009E4B71">
      <w:pPr>
        <w:pStyle w:val="EndNoteBibliography"/>
        <w:ind w:left="720" w:hanging="720"/>
        <w:rPr>
          <w:i/>
          <w:noProof/>
        </w:rPr>
      </w:pPr>
      <w:r w:rsidRPr="009E4B71">
        <w:rPr>
          <w:noProof/>
        </w:rPr>
        <w:t xml:space="preserve">Ishihara, S. (1977). Tests for colour-blindness. </w:t>
      </w:r>
      <w:r w:rsidRPr="009E4B71">
        <w:rPr>
          <w:i/>
          <w:noProof/>
        </w:rPr>
        <w:t>Tokyo: Kanehara Shuppen Company, Ltd.</w:t>
      </w:r>
    </w:p>
    <w:p w14:paraId="6AA2DE1D" w14:textId="77777777" w:rsidR="009E4B71" w:rsidRPr="009E4B71" w:rsidRDefault="009E4B71" w:rsidP="009E4B71">
      <w:pPr>
        <w:pStyle w:val="EndNoteBibliography"/>
        <w:ind w:left="720" w:hanging="720"/>
        <w:rPr>
          <w:noProof/>
        </w:rPr>
      </w:pPr>
      <w:r w:rsidRPr="009E4B71">
        <w:rPr>
          <w:noProof/>
        </w:rPr>
        <w:t xml:space="preserve">Jaini, P., &amp; Burge, J. (2017). Linking normative models of natural tasks to descriptive models of neural response. </w:t>
      </w:r>
      <w:r w:rsidRPr="009E4B71">
        <w:rPr>
          <w:i/>
          <w:noProof/>
        </w:rPr>
        <w:t>Journal of Vision, 17(12)</w:t>
      </w:r>
      <w:r w:rsidRPr="009E4B71">
        <w:rPr>
          <w:noProof/>
        </w:rPr>
        <w:t>, 16.</w:t>
      </w:r>
    </w:p>
    <w:p w14:paraId="19E291A6" w14:textId="77777777" w:rsidR="009E4B71" w:rsidRPr="009E4B71" w:rsidRDefault="009E4B71" w:rsidP="009E4B71">
      <w:pPr>
        <w:pStyle w:val="EndNoteBibliography"/>
        <w:ind w:left="720" w:hanging="720"/>
        <w:rPr>
          <w:noProof/>
        </w:rPr>
      </w:pPr>
      <w:r w:rsidRPr="009E4B71">
        <w:rPr>
          <w:noProof/>
        </w:rPr>
        <w:t xml:space="preserve">Jakob, W. (2010). Mitsuba Renderer. </w:t>
      </w:r>
    </w:p>
    <w:p w14:paraId="3B2191D3" w14:textId="77777777" w:rsidR="009E4B71" w:rsidRPr="009E4B71" w:rsidRDefault="009E4B71" w:rsidP="009E4B71">
      <w:pPr>
        <w:pStyle w:val="EndNoteBibliography"/>
        <w:ind w:left="720" w:hanging="720"/>
        <w:rPr>
          <w:noProof/>
        </w:rPr>
      </w:pPr>
      <w:r w:rsidRPr="009E4B71">
        <w:rPr>
          <w:noProof/>
        </w:rPr>
        <w:t xml:space="preserve">Kelly, K. L., Gibson, K. S., &amp; Nickerson, D. (1943). Tristimulus specification of the Munsell book of color from spectrophoto-metric measurements. </w:t>
      </w:r>
      <w:r w:rsidRPr="009E4B71">
        <w:rPr>
          <w:i/>
          <w:noProof/>
        </w:rPr>
        <w:t>Journal of the Optical Society of America, 33(7)</w:t>
      </w:r>
      <w:r w:rsidRPr="009E4B71">
        <w:rPr>
          <w:noProof/>
        </w:rPr>
        <w:t>, 355-376.</w:t>
      </w:r>
    </w:p>
    <w:p w14:paraId="780949BF" w14:textId="77777777" w:rsidR="009E4B71" w:rsidRPr="009E4B71" w:rsidRDefault="009E4B71" w:rsidP="009E4B71">
      <w:pPr>
        <w:pStyle w:val="EndNoteBibliography"/>
        <w:ind w:left="720" w:hanging="720"/>
        <w:rPr>
          <w:noProof/>
        </w:rPr>
      </w:pPr>
      <w:r w:rsidRPr="009E4B71">
        <w:rPr>
          <w:noProof/>
        </w:rPr>
        <w:lastRenderedPageBreak/>
        <w:t xml:space="preserve">Kingdom, F. A. (2011). Lightness, brightness and transparency: a quarter century of new ideas, captivating demonstrations and unrelenting controversy. </w:t>
      </w:r>
      <w:r w:rsidRPr="009E4B71">
        <w:rPr>
          <w:i/>
          <w:noProof/>
        </w:rPr>
        <w:t>Vision Research, 51(7)</w:t>
      </w:r>
      <w:r w:rsidRPr="009E4B71">
        <w:rPr>
          <w:noProof/>
        </w:rPr>
        <w:t>, 652-673.</w:t>
      </w:r>
    </w:p>
    <w:p w14:paraId="35AA1E70" w14:textId="77777777" w:rsidR="009E4B71" w:rsidRPr="009E4B71" w:rsidRDefault="009E4B71" w:rsidP="009E4B71">
      <w:pPr>
        <w:pStyle w:val="EndNoteBibliography"/>
        <w:ind w:left="720" w:hanging="720"/>
        <w:rPr>
          <w:noProof/>
        </w:rPr>
      </w:pPr>
      <w:r w:rsidRPr="009E4B71">
        <w:rPr>
          <w:noProof/>
        </w:rPr>
        <w:t xml:space="preserve">Knill, D. C., &amp; Richards, W. (1996). </w:t>
      </w:r>
      <w:r w:rsidRPr="009E4B71">
        <w:rPr>
          <w:i/>
          <w:noProof/>
        </w:rPr>
        <w:t>Perception as Bayesian Inference</w:t>
      </w:r>
      <w:r w:rsidRPr="009E4B71">
        <w:rPr>
          <w:noProof/>
        </w:rPr>
        <w:t>. Cambridge: Cambridge University Press.</w:t>
      </w:r>
    </w:p>
    <w:p w14:paraId="75B44B37" w14:textId="77777777" w:rsidR="009E4B71" w:rsidRPr="009E4B71" w:rsidRDefault="009E4B71" w:rsidP="009E4B71">
      <w:pPr>
        <w:pStyle w:val="EndNoteBibliography"/>
        <w:ind w:left="720" w:hanging="720"/>
        <w:rPr>
          <w:noProof/>
        </w:rPr>
      </w:pPr>
      <w:r w:rsidRPr="009E4B71">
        <w:rPr>
          <w:noProof/>
        </w:rPr>
        <w:t xml:space="preserve">Legge, G. E., Kersten, D., &amp; Burgess, A. E. (1987). Contrast discrimination in noise. </w:t>
      </w:r>
      <w:r w:rsidRPr="009E4B71">
        <w:rPr>
          <w:i/>
          <w:noProof/>
        </w:rPr>
        <w:t>Journal of the Optical Society of America A, 4(2)</w:t>
      </w:r>
      <w:r w:rsidRPr="009E4B71">
        <w:rPr>
          <w:noProof/>
        </w:rPr>
        <w:t>, 391-404.</w:t>
      </w:r>
    </w:p>
    <w:p w14:paraId="6B809393" w14:textId="77777777" w:rsidR="009E4B71" w:rsidRPr="009E4B71" w:rsidRDefault="009E4B71" w:rsidP="009E4B71">
      <w:pPr>
        <w:pStyle w:val="EndNoteBibliography"/>
        <w:ind w:left="720" w:hanging="720"/>
        <w:rPr>
          <w:noProof/>
        </w:rPr>
      </w:pPr>
      <w:r w:rsidRPr="009E4B71">
        <w:rPr>
          <w:noProof/>
        </w:rPr>
        <w:t xml:space="preserve">Losada, M. A., &amp; Mullen, K. T. (1995). Color and luminance spatial tuning estimated by noise masking in the absence of off-frequency looking. </w:t>
      </w:r>
      <w:r w:rsidRPr="009E4B71">
        <w:rPr>
          <w:i/>
          <w:noProof/>
        </w:rPr>
        <w:t>Journal of the Optical Society of America A, 12(2)</w:t>
      </w:r>
      <w:r w:rsidRPr="009E4B71">
        <w:rPr>
          <w:noProof/>
        </w:rPr>
        <w:t>, 250-260.</w:t>
      </w:r>
    </w:p>
    <w:p w14:paraId="544F3819" w14:textId="77777777" w:rsidR="009E4B71" w:rsidRPr="009E4B71" w:rsidRDefault="009E4B71" w:rsidP="009E4B71">
      <w:pPr>
        <w:pStyle w:val="EndNoteBibliography"/>
        <w:ind w:left="720" w:hanging="720"/>
        <w:rPr>
          <w:noProof/>
        </w:rPr>
      </w:pPr>
      <w:r w:rsidRPr="009E4B71">
        <w:rPr>
          <w:noProof/>
        </w:rPr>
        <w:t xml:space="preserve">Lotto, R. B., &amp; Purves, D. (1999). The effects of color on brightness. </w:t>
      </w:r>
      <w:r w:rsidRPr="009E4B71">
        <w:rPr>
          <w:i/>
          <w:noProof/>
        </w:rPr>
        <w:t>Nature Neuroscience, 2(11)</w:t>
      </w:r>
      <w:r w:rsidRPr="009E4B71">
        <w:rPr>
          <w:noProof/>
        </w:rPr>
        <w:t>, 1010-1014.</w:t>
      </w:r>
    </w:p>
    <w:p w14:paraId="60603C3A" w14:textId="77777777" w:rsidR="009E4B71" w:rsidRPr="009E4B71" w:rsidRDefault="009E4B71" w:rsidP="009E4B71">
      <w:pPr>
        <w:pStyle w:val="EndNoteBibliography"/>
        <w:ind w:left="720" w:hanging="720"/>
        <w:rPr>
          <w:noProof/>
        </w:rPr>
      </w:pPr>
      <w:r w:rsidRPr="009E4B71">
        <w:rPr>
          <w:noProof/>
        </w:rPr>
        <w:t xml:space="preserve">Marimont, D. H., &amp; Wandell, B. A. (1994). Matching color images: the effects of axial chromatic aberration. </w:t>
      </w:r>
      <w:r w:rsidRPr="009E4B71">
        <w:rPr>
          <w:i/>
          <w:noProof/>
        </w:rPr>
        <w:t>Journal of the Optical Society of America A, 11(12)</w:t>
      </w:r>
      <w:r w:rsidRPr="009E4B71">
        <w:rPr>
          <w:noProof/>
        </w:rPr>
        <w:t>, 3113-3122.</w:t>
      </w:r>
    </w:p>
    <w:p w14:paraId="4BD09B84" w14:textId="77777777" w:rsidR="009E4B71" w:rsidRPr="009E4B71" w:rsidRDefault="009E4B71" w:rsidP="009E4B71">
      <w:pPr>
        <w:pStyle w:val="EndNoteBibliography"/>
        <w:ind w:left="720" w:hanging="720"/>
        <w:rPr>
          <w:noProof/>
        </w:rPr>
      </w:pPr>
      <w:r w:rsidRPr="009E4B71">
        <w:rPr>
          <w:noProof/>
        </w:rPr>
        <w:t xml:space="preserve">Monaci, G., Menegaz, G., Süsstrunk, S., &amp; Knoblauch, K. (2004). Chromatic contrast detection in spatial chromatic noise. </w:t>
      </w:r>
      <w:r w:rsidRPr="009E4B71">
        <w:rPr>
          <w:i/>
          <w:noProof/>
        </w:rPr>
        <w:t>Visual Neuroscience, 21</w:t>
      </w:r>
      <w:r w:rsidRPr="009E4B71">
        <w:rPr>
          <w:noProof/>
        </w:rPr>
        <w:t>, 291-294.</w:t>
      </w:r>
    </w:p>
    <w:p w14:paraId="7F63280A" w14:textId="77777777" w:rsidR="009E4B71" w:rsidRPr="009E4B71" w:rsidRDefault="009E4B71" w:rsidP="009E4B71">
      <w:pPr>
        <w:pStyle w:val="EndNoteBibliography"/>
        <w:ind w:left="720" w:hanging="720"/>
        <w:rPr>
          <w:noProof/>
        </w:rPr>
      </w:pPr>
      <w:r w:rsidRPr="009E4B71">
        <w:rPr>
          <w:noProof/>
        </w:rPr>
        <w:t xml:space="preserve">Morimoto, T., &amp; Smithson, H. E. (2018). Discrimination of spectral reflectance under environmental illumination. </w:t>
      </w:r>
      <w:r w:rsidRPr="009E4B71">
        <w:rPr>
          <w:i/>
          <w:noProof/>
        </w:rPr>
        <w:t>J Opt Soc Am A Opt Image Sci Vis, 35(4)</w:t>
      </w:r>
      <w:r w:rsidRPr="009E4B71">
        <w:rPr>
          <w:noProof/>
        </w:rPr>
        <w:t>, B244-B255.</w:t>
      </w:r>
    </w:p>
    <w:p w14:paraId="457D72CF" w14:textId="77777777" w:rsidR="009E4B71" w:rsidRPr="009E4B71" w:rsidRDefault="009E4B71" w:rsidP="009E4B71">
      <w:pPr>
        <w:pStyle w:val="EndNoteBibliography"/>
        <w:ind w:left="720" w:hanging="720"/>
        <w:rPr>
          <w:i/>
          <w:noProof/>
        </w:rPr>
      </w:pPr>
      <w:r w:rsidRPr="009E4B71">
        <w:rPr>
          <w:noProof/>
        </w:rPr>
        <w:t xml:space="preserve">Murray, R. F. (2021). Lightness perception in complex scenes. </w:t>
      </w:r>
      <w:r w:rsidRPr="009E4B71">
        <w:rPr>
          <w:i/>
          <w:noProof/>
        </w:rPr>
        <w:t>Annual Review of Vision Science, in press</w:t>
      </w:r>
    </w:p>
    <w:p w14:paraId="38E6091D" w14:textId="77777777" w:rsidR="009E4B71" w:rsidRPr="009E4B71" w:rsidRDefault="009E4B71" w:rsidP="009E4B71">
      <w:pPr>
        <w:pStyle w:val="EndNoteBibliography"/>
        <w:ind w:left="720" w:hanging="720"/>
        <w:rPr>
          <w:noProof/>
        </w:rPr>
      </w:pPr>
      <w:r w:rsidRPr="009E4B71">
        <w:rPr>
          <w:noProof/>
        </w:rPr>
        <w:t xml:space="preserve">Nachmias, J. (1999). How is a grating detected on a narrowband noise masker? </w:t>
      </w:r>
      <w:r w:rsidRPr="009E4B71">
        <w:rPr>
          <w:i/>
          <w:noProof/>
        </w:rPr>
        <w:t>Vision Research, 39(6)</w:t>
      </w:r>
      <w:r w:rsidRPr="009E4B71">
        <w:rPr>
          <w:noProof/>
        </w:rPr>
        <w:t>, 1133-1142.</w:t>
      </w:r>
    </w:p>
    <w:p w14:paraId="6112C5A6" w14:textId="77777777" w:rsidR="009E4B71" w:rsidRPr="009E4B71" w:rsidRDefault="009E4B71" w:rsidP="009E4B71">
      <w:pPr>
        <w:pStyle w:val="EndNoteBibliography"/>
        <w:ind w:left="720" w:hanging="720"/>
        <w:rPr>
          <w:noProof/>
        </w:rPr>
      </w:pPr>
      <w:r w:rsidRPr="009E4B71">
        <w:rPr>
          <w:noProof/>
        </w:rPr>
        <w:t xml:space="preserve">Nachmias, J., &amp; Sansbury, R. V. (1974). Grating contrast: discrimination may be better than detection. </w:t>
      </w:r>
      <w:r w:rsidRPr="009E4B71">
        <w:rPr>
          <w:i/>
          <w:noProof/>
        </w:rPr>
        <w:t>Vision Research, 14(10)</w:t>
      </w:r>
      <w:r w:rsidRPr="009E4B71">
        <w:rPr>
          <w:noProof/>
        </w:rPr>
        <w:t>, 1039–1042.</w:t>
      </w:r>
    </w:p>
    <w:p w14:paraId="5A49C7C9" w14:textId="77777777" w:rsidR="009E4B71" w:rsidRPr="009E4B71" w:rsidRDefault="009E4B71" w:rsidP="009E4B71">
      <w:pPr>
        <w:pStyle w:val="EndNoteBibliography"/>
        <w:ind w:left="720" w:hanging="720"/>
        <w:rPr>
          <w:noProof/>
        </w:rPr>
      </w:pPr>
      <w:r w:rsidRPr="009E4B71">
        <w:rPr>
          <w:noProof/>
        </w:rPr>
        <w:t xml:space="preserve">Nienborg, H., Cohen, M. R., &amp; Cumming, B. G. (2012). Decision-related activity in sensory neurons: correlations among neurons and with behavior. </w:t>
      </w:r>
      <w:r w:rsidRPr="009E4B71">
        <w:rPr>
          <w:i/>
          <w:noProof/>
        </w:rPr>
        <w:t>Annu Rev Neurosci, 35</w:t>
      </w:r>
      <w:r w:rsidRPr="009E4B71">
        <w:rPr>
          <w:noProof/>
        </w:rPr>
        <w:t>, 463-483.</w:t>
      </w:r>
    </w:p>
    <w:p w14:paraId="33EFECDD" w14:textId="77777777" w:rsidR="009E4B71" w:rsidRPr="009E4B71" w:rsidRDefault="009E4B71" w:rsidP="009E4B71">
      <w:pPr>
        <w:pStyle w:val="EndNoteBibliography"/>
        <w:ind w:left="720" w:hanging="720"/>
        <w:rPr>
          <w:noProof/>
        </w:rPr>
      </w:pPr>
      <w:r w:rsidRPr="009E4B71">
        <w:rPr>
          <w:noProof/>
        </w:rPr>
        <w:t xml:space="preserve">Parker, A. J., &amp; Newsome, W. T. (1998). Sense and the single neuron: probing the physiology of perception. </w:t>
      </w:r>
      <w:r w:rsidRPr="009E4B71">
        <w:rPr>
          <w:i/>
          <w:noProof/>
        </w:rPr>
        <w:t>Annual Review of Neuroscience, 21(1)</w:t>
      </w:r>
      <w:r w:rsidRPr="009E4B71">
        <w:rPr>
          <w:noProof/>
        </w:rPr>
        <w:t>, 227-277.</w:t>
      </w:r>
    </w:p>
    <w:p w14:paraId="23CBBCE8" w14:textId="77777777" w:rsidR="009E4B71" w:rsidRPr="009E4B71" w:rsidRDefault="009E4B71" w:rsidP="009E4B71">
      <w:pPr>
        <w:pStyle w:val="EndNoteBibliography"/>
        <w:ind w:left="720" w:hanging="720"/>
        <w:rPr>
          <w:noProof/>
        </w:rPr>
      </w:pPr>
      <w:r w:rsidRPr="009E4B71">
        <w:rPr>
          <w:noProof/>
        </w:rPr>
        <w:t xml:space="preserve">Pearce, B., Crichton, S., Mackiewicz, M., Finlayson, G. D., &amp; Hurlbert, A. (2014). Chromatic illumination discrimination ability reveals that human colour constancy is optimised for blue daylight illuminations. </w:t>
      </w:r>
      <w:r w:rsidRPr="009E4B71">
        <w:rPr>
          <w:i/>
          <w:noProof/>
        </w:rPr>
        <w:t>PLoS ONE 9(2:e87989)</w:t>
      </w:r>
      <w:r w:rsidRPr="009E4B71">
        <w:rPr>
          <w:noProof/>
        </w:rPr>
        <w:t>, e87989.</w:t>
      </w:r>
    </w:p>
    <w:p w14:paraId="010ED3B3" w14:textId="77777777" w:rsidR="009E4B71" w:rsidRPr="009E4B71" w:rsidRDefault="009E4B71" w:rsidP="009E4B71">
      <w:pPr>
        <w:pStyle w:val="EndNoteBibliography"/>
        <w:ind w:left="720" w:hanging="720"/>
        <w:rPr>
          <w:noProof/>
        </w:rPr>
      </w:pPr>
      <w:r w:rsidRPr="009E4B71">
        <w:rPr>
          <w:noProof/>
        </w:rPr>
        <w:t xml:space="preserve">Pelli, D. G. (1990). The quantum efficiency of vision. In C. Blakemore (Ed.), </w:t>
      </w:r>
      <w:r w:rsidRPr="009E4B71">
        <w:rPr>
          <w:i/>
          <w:noProof/>
        </w:rPr>
        <w:t>Vision: Coding and Efficiency</w:t>
      </w:r>
      <w:r w:rsidRPr="009E4B71">
        <w:rPr>
          <w:noProof/>
        </w:rPr>
        <w:t xml:space="preserve"> (pp. 3-24).</w:t>
      </w:r>
    </w:p>
    <w:p w14:paraId="07E79544" w14:textId="77777777" w:rsidR="009E4B71" w:rsidRPr="009E4B71" w:rsidRDefault="009E4B71" w:rsidP="009E4B71">
      <w:pPr>
        <w:pStyle w:val="EndNoteBibliography"/>
        <w:ind w:left="720" w:hanging="720"/>
        <w:rPr>
          <w:noProof/>
        </w:rPr>
      </w:pPr>
      <w:r w:rsidRPr="009E4B71">
        <w:rPr>
          <w:noProof/>
        </w:rPr>
        <w:t xml:space="preserve">Pelli, D. G., &amp; Farell, B. (1999). Why use noise? </w:t>
      </w:r>
      <w:r w:rsidRPr="009E4B71">
        <w:rPr>
          <w:i/>
          <w:noProof/>
        </w:rPr>
        <w:t>Journal of the Optical Society of America A, 16(3)</w:t>
      </w:r>
      <w:r w:rsidRPr="009E4B71">
        <w:rPr>
          <w:noProof/>
        </w:rPr>
        <w:t>, 647-653.</w:t>
      </w:r>
    </w:p>
    <w:p w14:paraId="68AF8433" w14:textId="77777777" w:rsidR="009E4B71" w:rsidRPr="009E4B71" w:rsidRDefault="009E4B71" w:rsidP="009E4B71">
      <w:pPr>
        <w:pStyle w:val="EndNoteBibliography"/>
        <w:ind w:left="720" w:hanging="720"/>
        <w:rPr>
          <w:noProof/>
        </w:rPr>
      </w:pPr>
      <w:r w:rsidRPr="009E4B71">
        <w:rPr>
          <w:noProof/>
        </w:rPr>
        <w:t xml:space="preserve">Prins, N., &amp; Kingdom, F. A. A. (2018). Applying the model-comparison approach to test specific tesearch hypotheses in psychophysical research using the Palamedes toolbox. </w:t>
      </w:r>
      <w:r w:rsidRPr="009E4B71">
        <w:rPr>
          <w:i/>
          <w:noProof/>
        </w:rPr>
        <w:t>Frontiers in Psychology, 9</w:t>
      </w:r>
      <w:r w:rsidRPr="009E4B71">
        <w:rPr>
          <w:noProof/>
        </w:rPr>
        <w:t>, 1250.</w:t>
      </w:r>
    </w:p>
    <w:p w14:paraId="43011E17" w14:textId="77777777" w:rsidR="009E4B71" w:rsidRPr="009E4B71" w:rsidRDefault="009E4B71" w:rsidP="009E4B71">
      <w:pPr>
        <w:pStyle w:val="EndNoteBibliography"/>
        <w:ind w:left="720" w:hanging="720"/>
        <w:rPr>
          <w:noProof/>
        </w:rPr>
      </w:pPr>
      <w:r w:rsidRPr="009E4B71">
        <w:rPr>
          <w:noProof/>
        </w:rPr>
        <w:t xml:space="preserve">Radonjic, A., &amp; Brainard, D. H. (2016). The nature of instructional effects in color constancy. </w:t>
      </w:r>
      <w:r w:rsidRPr="009E4B71">
        <w:rPr>
          <w:i/>
          <w:noProof/>
        </w:rPr>
        <w:t>J Exp Psychol Hum Percept Perform, 42(6)</w:t>
      </w:r>
      <w:r w:rsidRPr="009E4B71">
        <w:rPr>
          <w:noProof/>
        </w:rPr>
        <w:t>, 847-865.</w:t>
      </w:r>
    </w:p>
    <w:p w14:paraId="2865030A" w14:textId="77777777" w:rsidR="009E4B71" w:rsidRPr="009E4B71" w:rsidRDefault="009E4B71" w:rsidP="009E4B71">
      <w:pPr>
        <w:pStyle w:val="EndNoteBibliography"/>
        <w:ind w:left="720" w:hanging="720"/>
        <w:rPr>
          <w:i/>
          <w:noProof/>
        </w:rPr>
      </w:pPr>
      <w:r w:rsidRPr="009E4B71">
        <w:rPr>
          <w:noProof/>
        </w:rPr>
        <w:t xml:space="preserve">Radonjić, A., Ding, X., Krieger, A., Aston, S., Hurlbert, A. C., &amp; Brainard, D. H. (2018). Illumination discrimination in the absence of a fixed surface-reflectance layout. </w:t>
      </w:r>
      <w:r w:rsidRPr="009E4B71">
        <w:rPr>
          <w:i/>
          <w:noProof/>
        </w:rPr>
        <w:t>Journal of Vision, 18(5:11)</w:t>
      </w:r>
    </w:p>
    <w:p w14:paraId="3CDDC25C" w14:textId="77777777" w:rsidR="009E4B71" w:rsidRPr="009E4B71" w:rsidRDefault="009E4B71" w:rsidP="009E4B71">
      <w:pPr>
        <w:pStyle w:val="EndNoteBibliography"/>
        <w:ind w:left="720" w:hanging="720"/>
        <w:rPr>
          <w:noProof/>
        </w:rPr>
      </w:pPr>
      <w:r w:rsidRPr="009E4B71">
        <w:rPr>
          <w:noProof/>
        </w:rPr>
        <w:lastRenderedPageBreak/>
        <w:t xml:space="preserve">Radonjić, A., Pearce, B., Aston, S., Krieger, A., Dubin, H., Cottaris, N. P., Brainard, D. H., &amp; Hurlbert, A. C. (2016). Illumination discrimination in real and simulated scenes. </w:t>
      </w:r>
      <w:r w:rsidRPr="009E4B71">
        <w:rPr>
          <w:i/>
          <w:noProof/>
        </w:rPr>
        <w:t>Journal of Vision, 16(11:2)</w:t>
      </w:r>
      <w:r w:rsidRPr="009E4B71">
        <w:rPr>
          <w:noProof/>
        </w:rPr>
        <w:t>, 1-18.</w:t>
      </w:r>
    </w:p>
    <w:p w14:paraId="266A7ABE" w14:textId="77777777" w:rsidR="009E4B71" w:rsidRPr="009E4B71" w:rsidRDefault="009E4B71" w:rsidP="009E4B71">
      <w:pPr>
        <w:pStyle w:val="EndNoteBibliography"/>
        <w:ind w:left="720" w:hanging="720"/>
        <w:rPr>
          <w:noProof/>
        </w:rPr>
      </w:pPr>
      <w:r w:rsidRPr="009E4B71">
        <w:rPr>
          <w:noProof/>
        </w:rPr>
        <w:t xml:space="preserve">Rodieck, R. W. (1998). </w:t>
      </w:r>
      <w:r w:rsidRPr="009E4B71">
        <w:rPr>
          <w:i/>
          <w:noProof/>
        </w:rPr>
        <w:t>The First Steps in Seeing</w:t>
      </w:r>
      <w:r w:rsidRPr="009E4B71">
        <w:rPr>
          <w:noProof/>
        </w:rPr>
        <w:t>. Sunderland, Mass.: Sinauer.</w:t>
      </w:r>
    </w:p>
    <w:p w14:paraId="00DAD169" w14:textId="77777777" w:rsidR="009E4B71" w:rsidRPr="009E4B71" w:rsidRDefault="009E4B71" w:rsidP="009E4B71">
      <w:pPr>
        <w:pStyle w:val="EndNoteBibliography"/>
        <w:ind w:left="720" w:hanging="720"/>
        <w:rPr>
          <w:noProof/>
        </w:rPr>
      </w:pPr>
      <w:r w:rsidRPr="009E4B71">
        <w:rPr>
          <w:noProof/>
        </w:rPr>
        <w:t xml:space="preserve">Rovamo, J., Franssila, R., &amp; Nasanen, R. (1992). Contrast sensitivity as a function of spatial frequency, viewing distance and eccentricity with and without spatial noise. </w:t>
      </w:r>
      <w:r w:rsidRPr="009E4B71">
        <w:rPr>
          <w:i/>
          <w:noProof/>
        </w:rPr>
        <w:t>Vision Research, 32(4)</w:t>
      </w:r>
      <w:r w:rsidRPr="009E4B71">
        <w:rPr>
          <w:noProof/>
        </w:rPr>
        <w:t>, 631-637.</w:t>
      </w:r>
    </w:p>
    <w:p w14:paraId="3ADED149" w14:textId="77777777" w:rsidR="009E4B71" w:rsidRPr="009E4B71" w:rsidRDefault="009E4B71" w:rsidP="009E4B71">
      <w:pPr>
        <w:pStyle w:val="EndNoteBibliography"/>
        <w:ind w:left="720" w:hanging="720"/>
        <w:rPr>
          <w:noProof/>
        </w:rPr>
      </w:pPr>
      <w:r w:rsidRPr="009E4B71">
        <w:rPr>
          <w:noProof/>
        </w:rPr>
        <w:t xml:space="preserve">Rovamo, J., Raninen, A., &amp; Donner, K. (1999). The effects of temporal noise and retinal luminance on foveal flicker sensitivity. </w:t>
      </w:r>
      <w:r w:rsidRPr="009E4B71">
        <w:rPr>
          <w:i/>
          <w:noProof/>
        </w:rPr>
        <w:t>Vision Research, 39</w:t>
      </w:r>
      <w:r w:rsidRPr="009E4B71">
        <w:rPr>
          <w:noProof/>
        </w:rPr>
        <w:t>, 533-539.</w:t>
      </w:r>
    </w:p>
    <w:p w14:paraId="22227FCC" w14:textId="77777777" w:rsidR="009E4B71" w:rsidRPr="009E4B71" w:rsidRDefault="009E4B71" w:rsidP="009E4B71">
      <w:pPr>
        <w:pStyle w:val="EndNoteBibliography"/>
        <w:ind w:left="720" w:hanging="720"/>
        <w:rPr>
          <w:noProof/>
        </w:rPr>
      </w:pPr>
      <w:r w:rsidRPr="009E4B71">
        <w:rPr>
          <w:noProof/>
        </w:rPr>
        <w:t xml:space="preserve">Ruff, D. A., Ni, A. M., &amp; Cohen, M. R. (2018). Cognition as a window into neuronal population space. </w:t>
      </w:r>
      <w:r w:rsidRPr="009E4B71">
        <w:rPr>
          <w:i/>
          <w:noProof/>
        </w:rPr>
        <w:t>Annual Review of Neuroscience, 41</w:t>
      </w:r>
      <w:r w:rsidRPr="009E4B71">
        <w:rPr>
          <w:noProof/>
        </w:rPr>
        <w:t>, 77-97.</w:t>
      </w:r>
    </w:p>
    <w:p w14:paraId="294FEC22" w14:textId="77777777" w:rsidR="009E4B71" w:rsidRPr="009E4B71" w:rsidRDefault="009E4B71" w:rsidP="009E4B71">
      <w:pPr>
        <w:pStyle w:val="EndNoteBibliography"/>
        <w:ind w:left="720" w:hanging="720"/>
        <w:rPr>
          <w:noProof/>
        </w:rPr>
      </w:pPr>
      <w:r w:rsidRPr="009E4B71">
        <w:rPr>
          <w:noProof/>
        </w:rPr>
        <w:t xml:space="preserve">Sankeralli, M. J., &amp; Mullen, K. T. (1997). Postreceptoral chromatic detection mechanisms revealed by noise masking in three-dimensional cone contrast space. </w:t>
      </w:r>
      <w:r w:rsidRPr="009E4B71">
        <w:rPr>
          <w:i/>
          <w:noProof/>
        </w:rPr>
        <w:t>Journal of the Optical Society of America A, 14(10)</w:t>
      </w:r>
      <w:r w:rsidRPr="009E4B71">
        <w:rPr>
          <w:noProof/>
        </w:rPr>
        <w:t>, 2633-2646.</w:t>
      </w:r>
    </w:p>
    <w:p w14:paraId="0637F2E0" w14:textId="77777777" w:rsidR="009E4B71" w:rsidRPr="009E4B71" w:rsidRDefault="009E4B71" w:rsidP="009E4B71">
      <w:pPr>
        <w:pStyle w:val="EndNoteBibliography"/>
        <w:ind w:left="720" w:hanging="720"/>
        <w:rPr>
          <w:noProof/>
        </w:rPr>
      </w:pPr>
      <w:r w:rsidRPr="009E4B71">
        <w:rPr>
          <w:noProof/>
        </w:rPr>
        <w:t xml:space="preserve">Shadlen, M. N., Britten, K. H., Newsome, W. T., &amp; Movshon, J. A. (1996). A computational analysis of the relationship between neuronal and behavioral responses to visual motion. </w:t>
      </w:r>
      <w:r w:rsidRPr="009E4B71">
        <w:rPr>
          <w:i/>
          <w:noProof/>
        </w:rPr>
        <w:t>Journal of Neuroscience, 16</w:t>
      </w:r>
      <w:r w:rsidRPr="009E4B71">
        <w:rPr>
          <w:noProof/>
        </w:rPr>
        <w:t>, 1486-1510.</w:t>
      </w:r>
    </w:p>
    <w:p w14:paraId="744F6083" w14:textId="77777777" w:rsidR="009E4B71" w:rsidRPr="009E4B71" w:rsidRDefault="009E4B71" w:rsidP="009E4B71">
      <w:pPr>
        <w:pStyle w:val="EndNoteBibliography"/>
        <w:ind w:left="720" w:hanging="720"/>
        <w:rPr>
          <w:noProof/>
        </w:rPr>
      </w:pPr>
      <w:r w:rsidRPr="009E4B71">
        <w:rPr>
          <w:noProof/>
        </w:rPr>
        <w:t xml:space="preserve">Singh, V., Cottaris, N. P., Heasly, B. S., Brainard, D. H., &amp; Burge, J. (2018). Computational luminance constancy from naturalistic images. </w:t>
      </w:r>
      <w:r w:rsidRPr="009E4B71">
        <w:rPr>
          <w:i/>
          <w:noProof/>
        </w:rPr>
        <w:t>Journal of Vision, 18(13)</w:t>
      </w:r>
      <w:r w:rsidRPr="009E4B71">
        <w:rPr>
          <w:noProof/>
        </w:rPr>
        <w:t>, 19.</w:t>
      </w:r>
    </w:p>
    <w:p w14:paraId="5A631763" w14:textId="77777777" w:rsidR="009E4B71" w:rsidRPr="009E4B71" w:rsidRDefault="009E4B71" w:rsidP="009E4B71">
      <w:pPr>
        <w:pStyle w:val="EndNoteBibliography"/>
        <w:ind w:left="720" w:hanging="720"/>
        <w:rPr>
          <w:noProof/>
        </w:rPr>
      </w:pPr>
      <w:r w:rsidRPr="009E4B71">
        <w:rPr>
          <w:noProof/>
        </w:rPr>
        <w:t xml:space="preserve">Smithson, H. E. (2005). Sensory, computational, and cognitive components of human color constancy. </w:t>
      </w:r>
      <w:r w:rsidRPr="009E4B71">
        <w:rPr>
          <w:i/>
          <w:noProof/>
        </w:rPr>
        <w:t>Philosophical Transactions of the Royal Society of London. Series B, 360(1458)</w:t>
      </w:r>
      <w:r w:rsidRPr="009E4B71">
        <w:rPr>
          <w:noProof/>
        </w:rPr>
        <w:t>, 1329-1346.</w:t>
      </w:r>
    </w:p>
    <w:p w14:paraId="684D737C" w14:textId="77777777" w:rsidR="009E4B71" w:rsidRPr="009E4B71" w:rsidRDefault="009E4B71" w:rsidP="009E4B71">
      <w:pPr>
        <w:pStyle w:val="EndNoteBibliography"/>
        <w:ind w:left="720" w:hanging="720"/>
        <w:rPr>
          <w:noProof/>
        </w:rPr>
      </w:pPr>
      <w:r w:rsidRPr="009E4B71">
        <w:rPr>
          <w:noProof/>
        </w:rPr>
        <w:t xml:space="preserve">Teller, D. Y. (1984). Linking propositions. </w:t>
      </w:r>
      <w:r w:rsidRPr="009E4B71">
        <w:rPr>
          <w:i/>
          <w:noProof/>
        </w:rPr>
        <w:t>Vision Research, 24(10)</w:t>
      </w:r>
      <w:r w:rsidRPr="009E4B71">
        <w:rPr>
          <w:noProof/>
        </w:rPr>
        <w:t>, 1233-1246.</w:t>
      </w:r>
    </w:p>
    <w:p w14:paraId="0369EBB0" w14:textId="77777777" w:rsidR="009E4B71" w:rsidRPr="009E4B71" w:rsidRDefault="009E4B71" w:rsidP="009E4B71">
      <w:pPr>
        <w:pStyle w:val="EndNoteBibliography"/>
        <w:ind w:left="720" w:hanging="720"/>
        <w:rPr>
          <w:noProof/>
        </w:rPr>
      </w:pPr>
      <w:r w:rsidRPr="009E4B71">
        <w:rPr>
          <w:noProof/>
        </w:rPr>
        <w:t xml:space="preserve">Vrhel, M. J., Gershon, R., &amp; Iwan, L. S. (1994). Measurement and analysis of object reflectance spectra. </w:t>
      </w:r>
      <w:r w:rsidRPr="009E4B71">
        <w:rPr>
          <w:i/>
          <w:noProof/>
        </w:rPr>
        <w:t>Color Research &amp; Application, 19(1)</w:t>
      </w:r>
      <w:r w:rsidRPr="009E4B71">
        <w:rPr>
          <w:noProof/>
        </w:rPr>
        <w:t>, 4-9.</w:t>
      </w:r>
    </w:p>
    <w:p w14:paraId="2A4A21CA" w14:textId="77777777" w:rsidR="009E4B71" w:rsidRPr="009E4B71" w:rsidRDefault="009E4B71" w:rsidP="009E4B71">
      <w:pPr>
        <w:pStyle w:val="EndNoteBibliography"/>
        <w:ind w:left="720" w:hanging="720"/>
        <w:rPr>
          <w:noProof/>
        </w:rPr>
      </w:pPr>
      <w:r w:rsidRPr="009E4B71">
        <w:rPr>
          <w:noProof/>
        </w:rPr>
        <w:t xml:space="preserve">Weiss, D., Witzel, C., &amp; Gegenfurtner, K. (2017). Determinants of colour constancy and the blue bias. </w:t>
      </w:r>
      <w:r w:rsidRPr="009E4B71">
        <w:rPr>
          <w:i/>
          <w:noProof/>
        </w:rPr>
        <w:t>i-Perception, 8(6)</w:t>
      </w:r>
      <w:r w:rsidRPr="009E4B71">
        <w:rPr>
          <w:noProof/>
        </w:rPr>
        <w:t>, 204166951773963.</w:t>
      </w:r>
    </w:p>
    <w:p w14:paraId="039F8BE6" w14:textId="77777777" w:rsidR="009E4B71" w:rsidRPr="009E4B71" w:rsidRDefault="009E4B71" w:rsidP="009E4B71">
      <w:pPr>
        <w:pStyle w:val="EndNoteBibliography"/>
        <w:ind w:left="720" w:hanging="720"/>
        <w:rPr>
          <w:noProof/>
        </w:rPr>
      </w:pPr>
      <w:r w:rsidRPr="009E4B71">
        <w:rPr>
          <w:noProof/>
        </w:rPr>
        <w:t xml:space="preserve">Westheimer, G. (1986). The eye as an optical instrument. In K. R. Boff, L. Kaufman &amp; J. P. THomas (Eds.), </w:t>
      </w:r>
      <w:r w:rsidRPr="009E4B71">
        <w:rPr>
          <w:i/>
          <w:noProof/>
        </w:rPr>
        <w:t>Handbook of Perception and Human Performance: Sensory Processes and Perception</w:t>
      </w:r>
      <w:r w:rsidRPr="009E4B71">
        <w:rPr>
          <w:noProof/>
        </w:rPr>
        <w:t xml:space="preserve"> (pp. 4.1-4.20). New York: John Wiley &amp; Sons.</w:t>
      </w:r>
    </w:p>
    <w:p w14:paraId="5078FD78" w14:textId="77777777" w:rsidR="009E4B71" w:rsidRPr="009E4B71" w:rsidRDefault="009E4B71" w:rsidP="009E4B71">
      <w:pPr>
        <w:pStyle w:val="EndNoteBibliography"/>
        <w:ind w:left="720" w:hanging="720"/>
        <w:rPr>
          <w:noProof/>
        </w:rPr>
      </w:pPr>
      <w:r w:rsidRPr="009E4B71">
        <w:rPr>
          <w:noProof/>
        </w:rPr>
        <w:t xml:space="preserve">Witzel, C., &amp; Gegenfurtner, K. R. (2018). Color perception: objects, constancy, and categories. </w:t>
      </w:r>
      <w:r w:rsidRPr="009E4B71">
        <w:rPr>
          <w:i/>
          <w:noProof/>
        </w:rPr>
        <w:t>Annual Review of Vision Science, 4</w:t>
      </w:r>
      <w:r w:rsidRPr="009E4B71">
        <w:rPr>
          <w:noProof/>
        </w:rPr>
        <w:t>, 475-499.</w:t>
      </w:r>
    </w:p>
    <w:p w14:paraId="5AB96EEA" w14:textId="77777777" w:rsidR="009E4B71" w:rsidRPr="009E4B71" w:rsidRDefault="009E4B71" w:rsidP="009E4B71">
      <w:pPr>
        <w:pStyle w:val="EndNoteBibliography"/>
        <w:ind w:left="720" w:hanging="720"/>
        <w:rPr>
          <w:noProof/>
        </w:rPr>
      </w:pPr>
      <w:r w:rsidRPr="009E4B71">
        <w:rPr>
          <w:noProof/>
        </w:rPr>
        <w:t xml:space="preserve">Zhang, X., &amp; Brainard, D. H. (2004). </w:t>
      </w:r>
      <w:r w:rsidRPr="009E4B71">
        <w:rPr>
          <w:i/>
          <w:noProof/>
        </w:rPr>
        <w:t>Bayesian color correction method for non-colorimetric digital image sensors.</w:t>
      </w:r>
      <w:r w:rsidRPr="009E4B71">
        <w:rPr>
          <w:noProof/>
        </w:rPr>
        <w:t xml:space="preserve"> Paper presented at Color and Imaging Conference, 308-314.</w:t>
      </w:r>
    </w:p>
    <w:p w14:paraId="40DE08AC" w14:textId="77777777" w:rsidR="009E4B71" w:rsidRPr="009E4B71" w:rsidRDefault="009E4B71" w:rsidP="009E4B71">
      <w:pPr>
        <w:pStyle w:val="EndNoteBibliography"/>
        <w:ind w:left="720" w:hanging="720"/>
        <w:rPr>
          <w:noProof/>
        </w:rPr>
      </w:pPr>
      <w:r w:rsidRPr="009E4B71">
        <w:rPr>
          <w:noProof/>
        </w:rPr>
        <w:t xml:space="preserve">Zhu, H., Yuille, A., &amp; Kersten, D. (2021). </w:t>
      </w:r>
      <w:r w:rsidRPr="009E4B71">
        <w:rPr>
          <w:i/>
          <w:noProof/>
        </w:rPr>
        <w:t>Three-dimensional pose discrimination in natural images of humans</w:t>
      </w:r>
      <w:r w:rsidRPr="009E4B71">
        <w:rPr>
          <w:noProof/>
        </w:rPr>
        <w:t>. Presented at the Annual Meeting of the Vision Sciences Society, May 21-26, 2021. Poster A70.</w:t>
      </w:r>
    </w:p>
    <w:p w14:paraId="2A051FE9" w14:textId="502F47B0"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18"/>
      <w:footerReference w:type="default" r:id="rId19"/>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jay Singh" w:date="2021-08-15T08:31:00Z" w:initials="VS">
    <w:p w14:paraId="58D8B1A4" w14:textId="2D2FD66E" w:rsidR="00894410" w:rsidRDefault="00894410">
      <w:pPr>
        <w:pStyle w:val="CommentText"/>
      </w:pPr>
      <w:r>
        <w:t xml:space="preserve">Should this be </w:t>
      </w:r>
      <w:r>
        <w:rPr>
          <w:rStyle w:val="CommentReference"/>
        </w:rPr>
        <w:annotationRef/>
      </w:r>
      <w:r>
        <w:t>“appea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8B1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34F4A" w16cex:dateUtc="2021-08-1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8B1A4" w16cid:durableId="24C34F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AABF9" w14:textId="77777777" w:rsidR="00340050" w:rsidRDefault="00340050">
      <w:r>
        <w:separator/>
      </w:r>
    </w:p>
  </w:endnote>
  <w:endnote w:type="continuationSeparator" w:id="0">
    <w:p w14:paraId="6797FDB3" w14:textId="77777777" w:rsidR="00340050" w:rsidRDefault="00340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dvTimes">
    <w:altName w:val="Cambria"/>
    <w:panose1 w:val="020B0604020202020204"/>
    <w:charset w:val="00"/>
    <w:family w:val="roman"/>
    <w:notTrueType/>
    <w:pitch w:val="default"/>
  </w:font>
  <w:font w:nam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7876B" w14:textId="77777777" w:rsidR="00340050" w:rsidRDefault="00340050">
      <w:r>
        <w:separator/>
      </w:r>
    </w:p>
  </w:footnote>
  <w:footnote w:type="continuationSeparator" w:id="0">
    <w:p w14:paraId="57F18479" w14:textId="77777777" w:rsidR="00340050" w:rsidRDefault="00340050">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ee Radonji</w:t>
      </w:r>
      <w:r w:rsidRPr="006D2617">
        <w:t>ć</w:t>
      </w:r>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Del="00EE57E8" w:rsidRDefault="001F1290" w:rsidP="001F1290">
      <w:pPr>
        <w:pStyle w:val="FootnoteText"/>
        <w:rPr>
          <w:del w:id="232" w:author="Vijay Singh" w:date="2021-08-15T11:33:00Z"/>
        </w:rPr>
      </w:pPr>
      <w:del w:id="233" w:author="Vijay Singh" w:date="2021-08-15T11:33:00Z">
        <w:r w:rsidDel="00EE57E8">
          <w:rPr>
            <w:rStyle w:val="FootnoteReference"/>
          </w:rPr>
          <w:footnoteRef/>
        </w:r>
        <w:r w:rsidDel="00EE57E8">
          <w:delText xml:space="preserve"> We adopt the lightness discrimination threshold terminology based on the </w:delText>
        </w:r>
        <w:r w:rsidR="00636D78" w:rsidDel="00EE57E8">
          <w:delText>underl</w:delText>
        </w:r>
        <w:r w:rsidR="00384754" w:rsidDel="00EE57E8">
          <w:delText>y</w:delText>
        </w:r>
        <w:r w:rsidR="00636D78" w:rsidDel="00EE57E8">
          <w:delText>ing assumption that</w:delText>
        </w:r>
        <w:r w:rsidDel="00EE57E8">
          <w:delText xml:space="preserve"> </w:delText>
        </w:r>
        <w:r w:rsidR="00636D78" w:rsidDel="00EE57E8">
          <w:delText>observers</w:delText>
        </w:r>
        <w:r w:rsidDel="00EE57E8">
          <w:delText xml:space="preserve"> perform the task using their </w:delText>
        </w:r>
        <w:r w:rsidR="00636D78" w:rsidDel="00EE57E8">
          <w:delText xml:space="preserve">perceptual lightness </w:delText>
        </w:r>
        <w:r w:rsidDel="00EE57E8">
          <w:delText xml:space="preserve">representation, and </w:delText>
        </w:r>
        <w:r w:rsidR="00636D78" w:rsidDel="00EE57E8">
          <w:delText xml:space="preserve">indeed </w:delText>
        </w:r>
        <w:r w:rsidDel="00EE57E8">
          <w:delText>our instructions to subjects used the lightness terminology to describe what should be judged. The actual stimulus variable being varied, however</w:delText>
        </w:r>
        <w:r w:rsidR="002C205F" w:rsidDel="00EE57E8">
          <w:delText>,</w:delText>
        </w:r>
        <w:r w:rsidDel="00EE57E8">
          <w:delText xml:space="preserve"> was the simulated achromatic reflectance of the </w:delText>
        </w:r>
        <w:r w:rsidR="00636D78" w:rsidDel="00EE57E8">
          <w:delText xml:space="preserve">target </w:delText>
        </w:r>
        <w:r w:rsidDel="00EE57E8">
          <w:delText xml:space="preserve">object being judged, and feedback was given based on the value of this </w:delText>
        </w:r>
        <w:r w:rsidR="00636D78" w:rsidDel="00EE57E8">
          <w:delText>reflectance</w:delText>
        </w:r>
        <w:r w:rsidDel="00EE57E8">
          <w:delText>. In this paper, we do not explore the question as to whether the results would be affected if we had varied the instructions given to subjects (see footnote 1 abov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9ADC64B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1546DD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812FE7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CB2E7E0">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0C36E09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F1A6FB2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84C2AEC4">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30E42B74">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A6CF17E">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27"/>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098E"/>
    <w:rsid w:val="0002136B"/>
    <w:rsid w:val="00021EA0"/>
    <w:rsid w:val="00023604"/>
    <w:rsid w:val="000237B6"/>
    <w:rsid w:val="0002392D"/>
    <w:rsid w:val="000241B5"/>
    <w:rsid w:val="00024204"/>
    <w:rsid w:val="000242AB"/>
    <w:rsid w:val="0002456A"/>
    <w:rsid w:val="000246D0"/>
    <w:rsid w:val="000256AE"/>
    <w:rsid w:val="00025B07"/>
    <w:rsid w:val="0002619D"/>
    <w:rsid w:val="00026406"/>
    <w:rsid w:val="000273B1"/>
    <w:rsid w:val="00027F74"/>
    <w:rsid w:val="00030516"/>
    <w:rsid w:val="00030643"/>
    <w:rsid w:val="00030D7F"/>
    <w:rsid w:val="00031194"/>
    <w:rsid w:val="000312E4"/>
    <w:rsid w:val="00031C09"/>
    <w:rsid w:val="00032382"/>
    <w:rsid w:val="000324C3"/>
    <w:rsid w:val="00032884"/>
    <w:rsid w:val="000329AF"/>
    <w:rsid w:val="00032A5C"/>
    <w:rsid w:val="00032D99"/>
    <w:rsid w:val="00032EB4"/>
    <w:rsid w:val="00033045"/>
    <w:rsid w:val="0003340F"/>
    <w:rsid w:val="00034202"/>
    <w:rsid w:val="00036009"/>
    <w:rsid w:val="00036153"/>
    <w:rsid w:val="000362F1"/>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36DC"/>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409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259"/>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41E"/>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8CA"/>
    <w:rsid w:val="000A4B21"/>
    <w:rsid w:val="000A5102"/>
    <w:rsid w:val="000A5B4D"/>
    <w:rsid w:val="000A6DA0"/>
    <w:rsid w:val="000A6F00"/>
    <w:rsid w:val="000A70A4"/>
    <w:rsid w:val="000B1057"/>
    <w:rsid w:val="000B12C7"/>
    <w:rsid w:val="000B12F2"/>
    <w:rsid w:val="000B1637"/>
    <w:rsid w:val="000B2885"/>
    <w:rsid w:val="000B2B5C"/>
    <w:rsid w:val="000B2EE6"/>
    <w:rsid w:val="000B2F8B"/>
    <w:rsid w:val="000B38F7"/>
    <w:rsid w:val="000B4F99"/>
    <w:rsid w:val="000B5232"/>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1FB3"/>
    <w:rsid w:val="00122EE6"/>
    <w:rsid w:val="00122F62"/>
    <w:rsid w:val="00123325"/>
    <w:rsid w:val="00123BD7"/>
    <w:rsid w:val="00123EE8"/>
    <w:rsid w:val="00124593"/>
    <w:rsid w:val="00124A52"/>
    <w:rsid w:val="001250C7"/>
    <w:rsid w:val="001251A1"/>
    <w:rsid w:val="0012585E"/>
    <w:rsid w:val="00126688"/>
    <w:rsid w:val="00127AF3"/>
    <w:rsid w:val="00127C8C"/>
    <w:rsid w:val="001302B2"/>
    <w:rsid w:val="0013150D"/>
    <w:rsid w:val="00131D1C"/>
    <w:rsid w:val="00131E2A"/>
    <w:rsid w:val="00131E99"/>
    <w:rsid w:val="001323B9"/>
    <w:rsid w:val="00133D68"/>
    <w:rsid w:val="00134775"/>
    <w:rsid w:val="00134960"/>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B0"/>
    <w:rsid w:val="001445C3"/>
    <w:rsid w:val="00144901"/>
    <w:rsid w:val="00144D4C"/>
    <w:rsid w:val="00144DA1"/>
    <w:rsid w:val="001457E3"/>
    <w:rsid w:val="00145BDF"/>
    <w:rsid w:val="001467F2"/>
    <w:rsid w:val="00146CFD"/>
    <w:rsid w:val="00146E79"/>
    <w:rsid w:val="001474D8"/>
    <w:rsid w:val="0015030B"/>
    <w:rsid w:val="0015048E"/>
    <w:rsid w:val="0015053F"/>
    <w:rsid w:val="0015087E"/>
    <w:rsid w:val="00150CEF"/>
    <w:rsid w:val="00151AF7"/>
    <w:rsid w:val="0015247A"/>
    <w:rsid w:val="001534DA"/>
    <w:rsid w:val="00153903"/>
    <w:rsid w:val="00153AF2"/>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4EA3"/>
    <w:rsid w:val="00176817"/>
    <w:rsid w:val="00177140"/>
    <w:rsid w:val="001805EE"/>
    <w:rsid w:val="00180AE5"/>
    <w:rsid w:val="001810C3"/>
    <w:rsid w:val="0018214B"/>
    <w:rsid w:val="001825B8"/>
    <w:rsid w:val="0018353C"/>
    <w:rsid w:val="001839A8"/>
    <w:rsid w:val="00183A2F"/>
    <w:rsid w:val="00183BA1"/>
    <w:rsid w:val="001842DD"/>
    <w:rsid w:val="00184CF9"/>
    <w:rsid w:val="00185111"/>
    <w:rsid w:val="00185392"/>
    <w:rsid w:val="00185745"/>
    <w:rsid w:val="00185D27"/>
    <w:rsid w:val="0018601D"/>
    <w:rsid w:val="001863EF"/>
    <w:rsid w:val="001865DA"/>
    <w:rsid w:val="001866E1"/>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5C8"/>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43D"/>
    <w:rsid w:val="001A287A"/>
    <w:rsid w:val="001A2AC5"/>
    <w:rsid w:val="001A2B26"/>
    <w:rsid w:val="001A32C9"/>
    <w:rsid w:val="001A3B36"/>
    <w:rsid w:val="001A3CDA"/>
    <w:rsid w:val="001A4955"/>
    <w:rsid w:val="001A4CB1"/>
    <w:rsid w:val="001A55E7"/>
    <w:rsid w:val="001A5821"/>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3FD2"/>
    <w:rsid w:val="001B46C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A3D"/>
    <w:rsid w:val="001C3EF5"/>
    <w:rsid w:val="001C3F6F"/>
    <w:rsid w:val="001C4155"/>
    <w:rsid w:val="001C4327"/>
    <w:rsid w:val="001C46C6"/>
    <w:rsid w:val="001C5BAF"/>
    <w:rsid w:val="001C5FAC"/>
    <w:rsid w:val="001C67C7"/>
    <w:rsid w:val="001C6806"/>
    <w:rsid w:val="001C68CB"/>
    <w:rsid w:val="001C6B4F"/>
    <w:rsid w:val="001C6C2C"/>
    <w:rsid w:val="001C6D21"/>
    <w:rsid w:val="001C7064"/>
    <w:rsid w:val="001C72F7"/>
    <w:rsid w:val="001C7431"/>
    <w:rsid w:val="001C744A"/>
    <w:rsid w:val="001C78FE"/>
    <w:rsid w:val="001D0406"/>
    <w:rsid w:val="001D0525"/>
    <w:rsid w:val="001D0859"/>
    <w:rsid w:val="001D1C2B"/>
    <w:rsid w:val="001D248E"/>
    <w:rsid w:val="001D2893"/>
    <w:rsid w:val="001D357A"/>
    <w:rsid w:val="001D41C4"/>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2B38"/>
    <w:rsid w:val="002033A4"/>
    <w:rsid w:val="002038F5"/>
    <w:rsid w:val="0020416D"/>
    <w:rsid w:val="00204952"/>
    <w:rsid w:val="00205D92"/>
    <w:rsid w:val="0020602B"/>
    <w:rsid w:val="0020605E"/>
    <w:rsid w:val="00206077"/>
    <w:rsid w:val="002064B0"/>
    <w:rsid w:val="00206E9F"/>
    <w:rsid w:val="00210516"/>
    <w:rsid w:val="00211976"/>
    <w:rsid w:val="00211AFF"/>
    <w:rsid w:val="00211B11"/>
    <w:rsid w:val="00211FB2"/>
    <w:rsid w:val="00211FE9"/>
    <w:rsid w:val="0021252D"/>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795"/>
    <w:rsid w:val="00224C71"/>
    <w:rsid w:val="0022589B"/>
    <w:rsid w:val="00226B23"/>
    <w:rsid w:val="00226F28"/>
    <w:rsid w:val="00227C8B"/>
    <w:rsid w:val="002304B1"/>
    <w:rsid w:val="002306D9"/>
    <w:rsid w:val="002309DB"/>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261E"/>
    <w:rsid w:val="002430D8"/>
    <w:rsid w:val="002431EF"/>
    <w:rsid w:val="00245EF6"/>
    <w:rsid w:val="00246197"/>
    <w:rsid w:val="002465F3"/>
    <w:rsid w:val="0024689F"/>
    <w:rsid w:val="0024720C"/>
    <w:rsid w:val="00247CF9"/>
    <w:rsid w:val="002505BB"/>
    <w:rsid w:val="00250E03"/>
    <w:rsid w:val="002510AC"/>
    <w:rsid w:val="00251AB2"/>
    <w:rsid w:val="00251C71"/>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4AEE"/>
    <w:rsid w:val="0026507D"/>
    <w:rsid w:val="002650FB"/>
    <w:rsid w:val="00265195"/>
    <w:rsid w:val="00265CC6"/>
    <w:rsid w:val="002661E2"/>
    <w:rsid w:val="00266831"/>
    <w:rsid w:val="0026687B"/>
    <w:rsid w:val="00267165"/>
    <w:rsid w:val="00267BD4"/>
    <w:rsid w:val="00270DF5"/>
    <w:rsid w:val="002714A1"/>
    <w:rsid w:val="002723A1"/>
    <w:rsid w:val="002728A2"/>
    <w:rsid w:val="002745C0"/>
    <w:rsid w:val="00274E73"/>
    <w:rsid w:val="00274F9F"/>
    <w:rsid w:val="0027520D"/>
    <w:rsid w:val="00275BAD"/>
    <w:rsid w:val="0027653B"/>
    <w:rsid w:val="00276760"/>
    <w:rsid w:val="00276923"/>
    <w:rsid w:val="002775F6"/>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065"/>
    <w:rsid w:val="002A144F"/>
    <w:rsid w:val="002A1E32"/>
    <w:rsid w:val="002A235C"/>
    <w:rsid w:val="002A256F"/>
    <w:rsid w:val="002A294B"/>
    <w:rsid w:val="002A2A25"/>
    <w:rsid w:val="002A35F1"/>
    <w:rsid w:val="002A4C90"/>
    <w:rsid w:val="002A51AC"/>
    <w:rsid w:val="002A5BB7"/>
    <w:rsid w:val="002A6675"/>
    <w:rsid w:val="002A69E2"/>
    <w:rsid w:val="002A71AF"/>
    <w:rsid w:val="002A7385"/>
    <w:rsid w:val="002A7ADE"/>
    <w:rsid w:val="002A7BAD"/>
    <w:rsid w:val="002B0391"/>
    <w:rsid w:val="002B0BA3"/>
    <w:rsid w:val="002B0ECD"/>
    <w:rsid w:val="002B0FF8"/>
    <w:rsid w:val="002B165C"/>
    <w:rsid w:val="002B187F"/>
    <w:rsid w:val="002B34C7"/>
    <w:rsid w:val="002B369B"/>
    <w:rsid w:val="002B3D57"/>
    <w:rsid w:val="002B4670"/>
    <w:rsid w:val="002B4B8D"/>
    <w:rsid w:val="002B4F17"/>
    <w:rsid w:val="002B5B24"/>
    <w:rsid w:val="002B5BA0"/>
    <w:rsid w:val="002B5FFB"/>
    <w:rsid w:val="002B67C5"/>
    <w:rsid w:val="002B6D57"/>
    <w:rsid w:val="002B6F30"/>
    <w:rsid w:val="002B7A21"/>
    <w:rsid w:val="002C077F"/>
    <w:rsid w:val="002C0DB4"/>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0E88"/>
    <w:rsid w:val="002D11C8"/>
    <w:rsid w:val="002D15EC"/>
    <w:rsid w:val="002D1E97"/>
    <w:rsid w:val="002D306B"/>
    <w:rsid w:val="002D3539"/>
    <w:rsid w:val="002D3578"/>
    <w:rsid w:val="002D3650"/>
    <w:rsid w:val="002D40C5"/>
    <w:rsid w:val="002D4BFE"/>
    <w:rsid w:val="002D4F54"/>
    <w:rsid w:val="002D5994"/>
    <w:rsid w:val="002D60C3"/>
    <w:rsid w:val="002D622C"/>
    <w:rsid w:val="002D67AF"/>
    <w:rsid w:val="002D7343"/>
    <w:rsid w:val="002D79FE"/>
    <w:rsid w:val="002D7B56"/>
    <w:rsid w:val="002D7BA3"/>
    <w:rsid w:val="002D7BBD"/>
    <w:rsid w:val="002D7C2E"/>
    <w:rsid w:val="002D7E3D"/>
    <w:rsid w:val="002E0B64"/>
    <w:rsid w:val="002E199B"/>
    <w:rsid w:val="002E20EF"/>
    <w:rsid w:val="002E21D9"/>
    <w:rsid w:val="002E2653"/>
    <w:rsid w:val="002E285F"/>
    <w:rsid w:val="002E287B"/>
    <w:rsid w:val="002E3EBC"/>
    <w:rsid w:val="002E40A3"/>
    <w:rsid w:val="002E4613"/>
    <w:rsid w:val="002E50D3"/>
    <w:rsid w:val="002E5374"/>
    <w:rsid w:val="002E564E"/>
    <w:rsid w:val="002E6550"/>
    <w:rsid w:val="002E704B"/>
    <w:rsid w:val="002E7206"/>
    <w:rsid w:val="002E7258"/>
    <w:rsid w:val="002E733A"/>
    <w:rsid w:val="002E7DCD"/>
    <w:rsid w:val="002E7E84"/>
    <w:rsid w:val="002F0BA5"/>
    <w:rsid w:val="002F10EB"/>
    <w:rsid w:val="002F121B"/>
    <w:rsid w:val="002F14D8"/>
    <w:rsid w:val="002F1829"/>
    <w:rsid w:val="002F190A"/>
    <w:rsid w:val="002F1915"/>
    <w:rsid w:val="002F21CC"/>
    <w:rsid w:val="002F2690"/>
    <w:rsid w:val="002F2C9B"/>
    <w:rsid w:val="002F3CC9"/>
    <w:rsid w:val="002F3E45"/>
    <w:rsid w:val="002F41C5"/>
    <w:rsid w:val="002F4BF7"/>
    <w:rsid w:val="002F4ED6"/>
    <w:rsid w:val="002F53C8"/>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6A1"/>
    <w:rsid w:val="0032696D"/>
    <w:rsid w:val="003271C3"/>
    <w:rsid w:val="003309DA"/>
    <w:rsid w:val="00331103"/>
    <w:rsid w:val="0033130C"/>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0050"/>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6BC9"/>
    <w:rsid w:val="00347149"/>
    <w:rsid w:val="003473AF"/>
    <w:rsid w:val="003474F4"/>
    <w:rsid w:val="00347515"/>
    <w:rsid w:val="003475CC"/>
    <w:rsid w:val="00347906"/>
    <w:rsid w:val="00347E2D"/>
    <w:rsid w:val="00347F41"/>
    <w:rsid w:val="00347F5F"/>
    <w:rsid w:val="00350733"/>
    <w:rsid w:val="003517E9"/>
    <w:rsid w:val="003518E5"/>
    <w:rsid w:val="00351B43"/>
    <w:rsid w:val="00351E0E"/>
    <w:rsid w:val="00352754"/>
    <w:rsid w:val="0035354A"/>
    <w:rsid w:val="003540ED"/>
    <w:rsid w:val="00354AF8"/>
    <w:rsid w:val="00354EAD"/>
    <w:rsid w:val="003559FC"/>
    <w:rsid w:val="00355BA9"/>
    <w:rsid w:val="00355EC7"/>
    <w:rsid w:val="00356113"/>
    <w:rsid w:val="00356118"/>
    <w:rsid w:val="00356387"/>
    <w:rsid w:val="0035784B"/>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5AF"/>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08E1"/>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579"/>
    <w:rsid w:val="003A1873"/>
    <w:rsid w:val="003A19C7"/>
    <w:rsid w:val="003A2BDD"/>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5C36"/>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0F83"/>
    <w:rsid w:val="003D1F5A"/>
    <w:rsid w:val="003D1F61"/>
    <w:rsid w:val="003D2B09"/>
    <w:rsid w:val="003D2C54"/>
    <w:rsid w:val="003D3E8F"/>
    <w:rsid w:val="003D3F79"/>
    <w:rsid w:val="003D3FB9"/>
    <w:rsid w:val="003D433A"/>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227"/>
    <w:rsid w:val="003E49C3"/>
    <w:rsid w:val="003E5ECE"/>
    <w:rsid w:val="003E66D3"/>
    <w:rsid w:val="003E6D6B"/>
    <w:rsid w:val="003E7065"/>
    <w:rsid w:val="003F0247"/>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6DD"/>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A21"/>
    <w:rsid w:val="00415E6E"/>
    <w:rsid w:val="0041643E"/>
    <w:rsid w:val="004166D5"/>
    <w:rsid w:val="00416F5B"/>
    <w:rsid w:val="00417174"/>
    <w:rsid w:val="0041735C"/>
    <w:rsid w:val="00417399"/>
    <w:rsid w:val="00417E5F"/>
    <w:rsid w:val="004207AF"/>
    <w:rsid w:val="00420825"/>
    <w:rsid w:val="004211FF"/>
    <w:rsid w:val="00421434"/>
    <w:rsid w:val="0042194B"/>
    <w:rsid w:val="00421A27"/>
    <w:rsid w:val="00421E43"/>
    <w:rsid w:val="00422278"/>
    <w:rsid w:val="00422AED"/>
    <w:rsid w:val="0042306B"/>
    <w:rsid w:val="00423152"/>
    <w:rsid w:val="004234A3"/>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1E"/>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4DD8"/>
    <w:rsid w:val="004358A6"/>
    <w:rsid w:val="00435C0F"/>
    <w:rsid w:val="00435E1B"/>
    <w:rsid w:val="004363E1"/>
    <w:rsid w:val="004367BC"/>
    <w:rsid w:val="00436883"/>
    <w:rsid w:val="00436A24"/>
    <w:rsid w:val="004371AF"/>
    <w:rsid w:val="00437429"/>
    <w:rsid w:val="004400FC"/>
    <w:rsid w:val="00440A1A"/>
    <w:rsid w:val="00440F3A"/>
    <w:rsid w:val="00442E3D"/>
    <w:rsid w:val="004440BA"/>
    <w:rsid w:val="00444209"/>
    <w:rsid w:val="00444D25"/>
    <w:rsid w:val="0044548A"/>
    <w:rsid w:val="00445DB3"/>
    <w:rsid w:val="00446247"/>
    <w:rsid w:val="00446EBC"/>
    <w:rsid w:val="00446F6F"/>
    <w:rsid w:val="00447212"/>
    <w:rsid w:val="00447725"/>
    <w:rsid w:val="004478B7"/>
    <w:rsid w:val="00447B08"/>
    <w:rsid w:val="00450724"/>
    <w:rsid w:val="00450D70"/>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1F04"/>
    <w:rsid w:val="00462217"/>
    <w:rsid w:val="00462535"/>
    <w:rsid w:val="00462CEE"/>
    <w:rsid w:val="004639F3"/>
    <w:rsid w:val="00463DB6"/>
    <w:rsid w:val="00463EB9"/>
    <w:rsid w:val="00463F83"/>
    <w:rsid w:val="0046432E"/>
    <w:rsid w:val="004644BD"/>
    <w:rsid w:val="0046494F"/>
    <w:rsid w:val="00464B28"/>
    <w:rsid w:val="00464B40"/>
    <w:rsid w:val="00465ACE"/>
    <w:rsid w:val="00467CC9"/>
    <w:rsid w:val="004705BB"/>
    <w:rsid w:val="00470C92"/>
    <w:rsid w:val="00470D16"/>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653"/>
    <w:rsid w:val="004A1CD8"/>
    <w:rsid w:val="004A1D90"/>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519F"/>
    <w:rsid w:val="004D61BA"/>
    <w:rsid w:val="004D6330"/>
    <w:rsid w:val="004D641A"/>
    <w:rsid w:val="004D6856"/>
    <w:rsid w:val="004D6D00"/>
    <w:rsid w:val="004E0873"/>
    <w:rsid w:val="004E0B49"/>
    <w:rsid w:val="004E1437"/>
    <w:rsid w:val="004E1F48"/>
    <w:rsid w:val="004E30DC"/>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962"/>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238"/>
    <w:rsid w:val="0052038C"/>
    <w:rsid w:val="005205EA"/>
    <w:rsid w:val="00520821"/>
    <w:rsid w:val="00520BDC"/>
    <w:rsid w:val="00520E77"/>
    <w:rsid w:val="00521379"/>
    <w:rsid w:val="0052183E"/>
    <w:rsid w:val="00521942"/>
    <w:rsid w:val="00521A04"/>
    <w:rsid w:val="00521E01"/>
    <w:rsid w:val="00522465"/>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94F"/>
    <w:rsid w:val="00535D2B"/>
    <w:rsid w:val="00536324"/>
    <w:rsid w:val="00536806"/>
    <w:rsid w:val="00536E37"/>
    <w:rsid w:val="00537009"/>
    <w:rsid w:val="00537863"/>
    <w:rsid w:val="00537D7B"/>
    <w:rsid w:val="00540325"/>
    <w:rsid w:val="005407DF"/>
    <w:rsid w:val="00541ED9"/>
    <w:rsid w:val="00541F3A"/>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D85"/>
    <w:rsid w:val="00557EE6"/>
    <w:rsid w:val="00560232"/>
    <w:rsid w:val="005602AF"/>
    <w:rsid w:val="00560508"/>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2E40"/>
    <w:rsid w:val="00573088"/>
    <w:rsid w:val="005737D3"/>
    <w:rsid w:val="00573AAA"/>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5D1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41A"/>
    <w:rsid w:val="00596984"/>
    <w:rsid w:val="00597A73"/>
    <w:rsid w:val="005A0678"/>
    <w:rsid w:val="005A0EEE"/>
    <w:rsid w:val="005A0F91"/>
    <w:rsid w:val="005A145F"/>
    <w:rsid w:val="005A1649"/>
    <w:rsid w:val="005A1C08"/>
    <w:rsid w:val="005A27F7"/>
    <w:rsid w:val="005A28FB"/>
    <w:rsid w:val="005A2B15"/>
    <w:rsid w:val="005A3801"/>
    <w:rsid w:val="005A3922"/>
    <w:rsid w:val="005A40CF"/>
    <w:rsid w:val="005A5299"/>
    <w:rsid w:val="005A5350"/>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2D4B"/>
    <w:rsid w:val="005C350F"/>
    <w:rsid w:val="005C3861"/>
    <w:rsid w:val="005C5833"/>
    <w:rsid w:val="005C60FE"/>
    <w:rsid w:val="005C6B95"/>
    <w:rsid w:val="005C724F"/>
    <w:rsid w:val="005C7612"/>
    <w:rsid w:val="005C7F3D"/>
    <w:rsid w:val="005D0369"/>
    <w:rsid w:val="005D0665"/>
    <w:rsid w:val="005D0EE3"/>
    <w:rsid w:val="005D115C"/>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68B"/>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5B55"/>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C8A"/>
    <w:rsid w:val="00621D0C"/>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2D6E"/>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4A66"/>
    <w:rsid w:val="00655195"/>
    <w:rsid w:val="00655686"/>
    <w:rsid w:val="006557F2"/>
    <w:rsid w:val="00655B17"/>
    <w:rsid w:val="0065600E"/>
    <w:rsid w:val="0065689A"/>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3B9"/>
    <w:rsid w:val="00671646"/>
    <w:rsid w:val="006716AD"/>
    <w:rsid w:val="00671731"/>
    <w:rsid w:val="00671AC9"/>
    <w:rsid w:val="00672555"/>
    <w:rsid w:val="00672751"/>
    <w:rsid w:val="00673043"/>
    <w:rsid w:val="0067387F"/>
    <w:rsid w:val="00673BF4"/>
    <w:rsid w:val="006744C8"/>
    <w:rsid w:val="0067498E"/>
    <w:rsid w:val="00674B1C"/>
    <w:rsid w:val="00675706"/>
    <w:rsid w:val="006761EA"/>
    <w:rsid w:val="006764E5"/>
    <w:rsid w:val="00680093"/>
    <w:rsid w:val="0068037C"/>
    <w:rsid w:val="00681904"/>
    <w:rsid w:val="00681A42"/>
    <w:rsid w:val="00681FFC"/>
    <w:rsid w:val="00682420"/>
    <w:rsid w:val="006828C0"/>
    <w:rsid w:val="00682E55"/>
    <w:rsid w:val="0068327C"/>
    <w:rsid w:val="00683A9C"/>
    <w:rsid w:val="00684003"/>
    <w:rsid w:val="00685928"/>
    <w:rsid w:val="00686114"/>
    <w:rsid w:val="0068614B"/>
    <w:rsid w:val="006862AF"/>
    <w:rsid w:val="006864B5"/>
    <w:rsid w:val="006868AB"/>
    <w:rsid w:val="006871A1"/>
    <w:rsid w:val="00687BCB"/>
    <w:rsid w:val="00690745"/>
    <w:rsid w:val="0069075A"/>
    <w:rsid w:val="00690EE9"/>
    <w:rsid w:val="00691B65"/>
    <w:rsid w:val="006920A5"/>
    <w:rsid w:val="006926F3"/>
    <w:rsid w:val="0069341E"/>
    <w:rsid w:val="006936B6"/>
    <w:rsid w:val="0069383F"/>
    <w:rsid w:val="00694263"/>
    <w:rsid w:val="00694698"/>
    <w:rsid w:val="006956F9"/>
    <w:rsid w:val="006957D2"/>
    <w:rsid w:val="00695B4B"/>
    <w:rsid w:val="00695E5F"/>
    <w:rsid w:val="00695EA8"/>
    <w:rsid w:val="0069699F"/>
    <w:rsid w:val="00696A32"/>
    <w:rsid w:val="00696A45"/>
    <w:rsid w:val="00696F7D"/>
    <w:rsid w:val="006A05F4"/>
    <w:rsid w:val="006A0701"/>
    <w:rsid w:val="006A096E"/>
    <w:rsid w:val="006A11C3"/>
    <w:rsid w:val="006A1273"/>
    <w:rsid w:val="006A1528"/>
    <w:rsid w:val="006A188D"/>
    <w:rsid w:val="006A1901"/>
    <w:rsid w:val="006A1AED"/>
    <w:rsid w:val="006A1D6B"/>
    <w:rsid w:val="006A22C9"/>
    <w:rsid w:val="006A31A8"/>
    <w:rsid w:val="006A33D7"/>
    <w:rsid w:val="006A385D"/>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59C9"/>
    <w:rsid w:val="006B636B"/>
    <w:rsid w:val="006B6529"/>
    <w:rsid w:val="006B6754"/>
    <w:rsid w:val="006B6A47"/>
    <w:rsid w:val="006B740D"/>
    <w:rsid w:val="006B74AA"/>
    <w:rsid w:val="006B7822"/>
    <w:rsid w:val="006C0A9B"/>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5D9"/>
    <w:rsid w:val="006D2617"/>
    <w:rsid w:val="006D2A0A"/>
    <w:rsid w:val="006D4516"/>
    <w:rsid w:val="006D48CD"/>
    <w:rsid w:val="006D4AA5"/>
    <w:rsid w:val="006D4AD6"/>
    <w:rsid w:val="006D5084"/>
    <w:rsid w:val="006D63AD"/>
    <w:rsid w:val="006D7DF8"/>
    <w:rsid w:val="006E1145"/>
    <w:rsid w:val="006E1A28"/>
    <w:rsid w:val="006E1C86"/>
    <w:rsid w:val="006E1FD3"/>
    <w:rsid w:val="006E2175"/>
    <w:rsid w:val="006E29FD"/>
    <w:rsid w:val="006E367E"/>
    <w:rsid w:val="006E3713"/>
    <w:rsid w:val="006E3906"/>
    <w:rsid w:val="006E3A18"/>
    <w:rsid w:val="006E4160"/>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3CAB"/>
    <w:rsid w:val="006F41F1"/>
    <w:rsid w:val="006F46DC"/>
    <w:rsid w:val="006F4DB4"/>
    <w:rsid w:val="006F4F03"/>
    <w:rsid w:val="006F5C20"/>
    <w:rsid w:val="006F5E13"/>
    <w:rsid w:val="006F60A1"/>
    <w:rsid w:val="006F61C2"/>
    <w:rsid w:val="006F6294"/>
    <w:rsid w:val="006F6744"/>
    <w:rsid w:val="006F7692"/>
    <w:rsid w:val="006F785F"/>
    <w:rsid w:val="006F79E4"/>
    <w:rsid w:val="006F7BD1"/>
    <w:rsid w:val="007001F3"/>
    <w:rsid w:val="007007A5"/>
    <w:rsid w:val="00700FDE"/>
    <w:rsid w:val="00701568"/>
    <w:rsid w:val="00701762"/>
    <w:rsid w:val="007018F9"/>
    <w:rsid w:val="00701DB1"/>
    <w:rsid w:val="00702DB5"/>
    <w:rsid w:val="007031AC"/>
    <w:rsid w:val="00703CB5"/>
    <w:rsid w:val="00704BE9"/>
    <w:rsid w:val="00705222"/>
    <w:rsid w:val="007057D9"/>
    <w:rsid w:val="00705D2A"/>
    <w:rsid w:val="007063C1"/>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1B6"/>
    <w:rsid w:val="00717E93"/>
    <w:rsid w:val="00720897"/>
    <w:rsid w:val="00720E33"/>
    <w:rsid w:val="00721815"/>
    <w:rsid w:val="00722988"/>
    <w:rsid w:val="00722C22"/>
    <w:rsid w:val="00723391"/>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652"/>
    <w:rsid w:val="00734FD3"/>
    <w:rsid w:val="00735541"/>
    <w:rsid w:val="00736120"/>
    <w:rsid w:val="007361DB"/>
    <w:rsid w:val="00736FDF"/>
    <w:rsid w:val="00737479"/>
    <w:rsid w:val="00737AB5"/>
    <w:rsid w:val="00737B86"/>
    <w:rsid w:val="00737EE6"/>
    <w:rsid w:val="00741BFA"/>
    <w:rsid w:val="00741E77"/>
    <w:rsid w:val="00742597"/>
    <w:rsid w:val="00742C66"/>
    <w:rsid w:val="00743A58"/>
    <w:rsid w:val="00743B75"/>
    <w:rsid w:val="00744589"/>
    <w:rsid w:val="007449EC"/>
    <w:rsid w:val="0074544C"/>
    <w:rsid w:val="0074576E"/>
    <w:rsid w:val="00745D92"/>
    <w:rsid w:val="0074611F"/>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06B"/>
    <w:rsid w:val="00763374"/>
    <w:rsid w:val="0076345B"/>
    <w:rsid w:val="00763C1A"/>
    <w:rsid w:val="00763F03"/>
    <w:rsid w:val="007644E6"/>
    <w:rsid w:val="00764C04"/>
    <w:rsid w:val="00764CC8"/>
    <w:rsid w:val="007654EC"/>
    <w:rsid w:val="007656E8"/>
    <w:rsid w:val="00765937"/>
    <w:rsid w:val="00765BB0"/>
    <w:rsid w:val="00765D07"/>
    <w:rsid w:val="00765ECD"/>
    <w:rsid w:val="00766B01"/>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44F"/>
    <w:rsid w:val="007955F2"/>
    <w:rsid w:val="0079603B"/>
    <w:rsid w:val="0079755F"/>
    <w:rsid w:val="007A00E1"/>
    <w:rsid w:val="007A03FA"/>
    <w:rsid w:val="007A05C1"/>
    <w:rsid w:val="007A0BEE"/>
    <w:rsid w:val="007A12F3"/>
    <w:rsid w:val="007A2A80"/>
    <w:rsid w:val="007A35B0"/>
    <w:rsid w:val="007A3BBF"/>
    <w:rsid w:val="007A3DE0"/>
    <w:rsid w:val="007A3F2E"/>
    <w:rsid w:val="007A42E4"/>
    <w:rsid w:val="007A4E03"/>
    <w:rsid w:val="007A5055"/>
    <w:rsid w:val="007A5302"/>
    <w:rsid w:val="007A5601"/>
    <w:rsid w:val="007A5634"/>
    <w:rsid w:val="007A5B3D"/>
    <w:rsid w:val="007A5B82"/>
    <w:rsid w:val="007A5BA0"/>
    <w:rsid w:val="007A5D08"/>
    <w:rsid w:val="007A5FFA"/>
    <w:rsid w:val="007A60B8"/>
    <w:rsid w:val="007A686A"/>
    <w:rsid w:val="007A7636"/>
    <w:rsid w:val="007A7759"/>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1F7"/>
    <w:rsid w:val="007B632E"/>
    <w:rsid w:val="007B6F5D"/>
    <w:rsid w:val="007B7055"/>
    <w:rsid w:val="007C1003"/>
    <w:rsid w:val="007C1029"/>
    <w:rsid w:val="007C158F"/>
    <w:rsid w:val="007C190F"/>
    <w:rsid w:val="007C20A8"/>
    <w:rsid w:val="007C20D4"/>
    <w:rsid w:val="007C28D3"/>
    <w:rsid w:val="007C343C"/>
    <w:rsid w:val="007C4012"/>
    <w:rsid w:val="007C40C8"/>
    <w:rsid w:val="007C477B"/>
    <w:rsid w:val="007C5114"/>
    <w:rsid w:val="007C528F"/>
    <w:rsid w:val="007C5875"/>
    <w:rsid w:val="007C6C83"/>
    <w:rsid w:val="007C6F5F"/>
    <w:rsid w:val="007C7153"/>
    <w:rsid w:val="007C7303"/>
    <w:rsid w:val="007C7B56"/>
    <w:rsid w:val="007C7E5C"/>
    <w:rsid w:val="007D01E9"/>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388"/>
    <w:rsid w:val="007D4B6B"/>
    <w:rsid w:val="007D4DB7"/>
    <w:rsid w:val="007D54CE"/>
    <w:rsid w:val="007D54E0"/>
    <w:rsid w:val="007D5758"/>
    <w:rsid w:val="007D6112"/>
    <w:rsid w:val="007D6384"/>
    <w:rsid w:val="007D6DBA"/>
    <w:rsid w:val="007D70B2"/>
    <w:rsid w:val="007D7490"/>
    <w:rsid w:val="007D78ED"/>
    <w:rsid w:val="007D7D88"/>
    <w:rsid w:val="007E0C0C"/>
    <w:rsid w:val="007E0FB3"/>
    <w:rsid w:val="007E123F"/>
    <w:rsid w:val="007E18E3"/>
    <w:rsid w:val="007E281B"/>
    <w:rsid w:val="007E2831"/>
    <w:rsid w:val="007E2F63"/>
    <w:rsid w:val="007E3061"/>
    <w:rsid w:val="007E335B"/>
    <w:rsid w:val="007E3803"/>
    <w:rsid w:val="007E3A58"/>
    <w:rsid w:val="007E4EA4"/>
    <w:rsid w:val="007E4EA9"/>
    <w:rsid w:val="007E50BF"/>
    <w:rsid w:val="007E5B3F"/>
    <w:rsid w:val="007E5E9D"/>
    <w:rsid w:val="007E6535"/>
    <w:rsid w:val="007E6751"/>
    <w:rsid w:val="007E7CAD"/>
    <w:rsid w:val="007F03CC"/>
    <w:rsid w:val="007F079C"/>
    <w:rsid w:val="007F1B18"/>
    <w:rsid w:val="007F2833"/>
    <w:rsid w:val="007F35F9"/>
    <w:rsid w:val="007F39E7"/>
    <w:rsid w:val="007F3D97"/>
    <w:rsid w:val="007F3E40"/>
    <w:rsid w:val="007F41ED"/>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32"/>
    <w:rsid w:val="00803AFD"/>
    <w:rsid w:val="008047E8"/>
    <w:rsid w:val="00804C53"/>
    <w:rsid w:val="00804CE4"/>
    <w:rsid w:val="0080541B"/>
    <w:rsid w:val="00806391"/>
    <w:rsid w:val="00810490"/>
    <w:rsid w:val="00810FA9"/>
    <w:rsid w:val="008110B0"/>
    <w:rsid w:val="0081123D"/>
    <w:rsid w:val="00811879"/>
    <w:rsid w:val="00811D64"/>
    <w:rsid w:val="00812302"/>
    <w:rsid w:val="00813347"/>
    <w:rsid w:val="00813674"/>
    <w:rsid w:val="00813815"/>
    <w:rsid w:val="00814AE6"/>
    <w:rsid w:val="00815102"/>
    <w:rsid w:val="008153FE"/>
    <w:rsid w:val="0081543B"/>
    <w:rsid w:val="00815E09"/>
    <w:rsid w:val="0081613F"/>
    <w:rsid w:val="00816520"/>
    <w:rsid w:val="00816C00"/>
    <w:rsid w:val="00817939"/>
    <w:rsid w:val="00821184"/>
    <w:rsid w:val="008218A2"/>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9E7"/>
    <w:rsid w:val="00837F8E"/>
    <w:rsid w:val="00840073"/>
    <w:rsid w:val="00840CD2"/>
    <w:rsid w:val="008416DD"/>
    <w:rsid w:val="00841D4D"/>
    <w:rsid w:val="00841E22"/>
    <w:rsid w:val="008422EA"/>
    <w:rsid w:val="00843254"/>
    <w:rsid w:val="00843982"/>
    <w:rsid w:val="00844158"/>
    <w:rsid w:val="00844D2F"/>
    <w:rsid w:val="00844D5C"/>
    <w:rsid w:val="00844DA5"/>
    <w:rsid w:val="0084510C"/>
    <w:rsid w:val="00845999"/>
    <w:rsid w:val="00845BA7"/>
    <w:rsid w:val="00847D72"/>
    <w:rsid w:val="00850607"/>
    <w:rsid w:val="008509E1"/>
    <w:rsid w:val="00851283"/>
    <w:rsid w:val="00851B0A"/>
    <w:rsid w:val="00851D0D"/>
    <w:rsid w:val="00852473"/>
    <w:rsid w:val="008524C3"/>
    <w:rsid w:val="0085253C"/>
    <w:rsid w:val="0085283C"/>
    <w:rsid w:val="008529E5"/>
    <w:rsid w:val="00854300"/>
    <w:rsid w:val="00854E01"/>
    <w:rsid w:val="00855132"/>
    <w:rsid w:val="00855450"/>
    <w:rsid w:val="00855FCD"/>
    <w:rsid w:val="008565D5"/>
    <w:rsid w:val="00856D22"/>
    <w:rsid w:val="008573BB"/>
    <w:rsid w:val="00857492"/>
    <w:rsid w:val="0085753D"/>
    <w:rsid w:val="0085775E"/>
    <w:rsid w:val="008579FF"/>
    <w:rsid w:val="00857DC6"/>
    <w:rsid w:val="00857E04"/>
    <w:rsid w:val="0086021D"/>
    <w:rsid w:val="008611B0"/>
    <w:rsid w:val="008617CF"/>
    <w:rsid w:val="0086313F"/>
    <w:rsid w:val="00864576"/>
    <w:rsid w:val="008649E5"/>
    <w:rsid w:val="00865064"/>
    <w:rsid w:val="0086535B"/>
    <w:rsid w:val="0086613C"/>
    <w:rsid w:val="00866146"/>
    <w:rsid w:val="00866835"/>
    <w:rsid w:val="00866D49"/>
    <w:rsid w:val="00867148"/>
    <w:rsid w:val="00867272"/>
    <w:rsid w:val="008675A6"/>
    <w:rsid w:val="008676B0"/>
    <w:rsid w:val="00867BF5"/>
    <w:rsid w:val="00867F72"/>
    <w:rsid w:val="00871151"/>
    <w:rsid w:val="00871938"/>
    <w:rsid w:val="00872E52"/>
    <w:rsid w:val="00873E03"/>
    <w:rsid w:val="0087454C"/>
    <w:rsid w:val="008754E5"/>
    <w:rsid w:val="00880089"/>
    <w:rsid w:val="00881281"/>
    <w:rsid w:val="00881650"/>
    <w:rsid w:val="008818BC"/>
    <w:rsid w:val="00881944"/>
    <w:rsid w:val="00881983"/>
    <w:rsid w:val="00881B5E"/>
    <w:rsid w:val="008820AA"/>
    <w:rsid w:val="008822BC"/>
    <w:rsid w:val="008824D7"/>
    <w:rsid w:val="0088250E"/>
    <w:rsid w:val="008827B0"/>
    <w:rsid w:val="00882CE0"/>
    <w:rsid w:val="00883415"/>
    <w:rsid w:val="00883F44"/>
    <w:rsid w:val="008841F3"/>
    <w:rsid w:val="00884CC5"/>
    <w:rsid w:val="00884CD3"/>
    <w:rsid w:val="00885125"/>
    <w:rsid w:val="00885248"/>
    <w:rsid w:val="0088535C"/>
    <w:rsid w:val="0088558D"/>
    <w:rsid w:val="008859AB"/>
    <w:rsid w:val="00886C11"/>
    <w:rsid w:val="008878CE"/>
    <w:rsid w:val="0089057C"/>
    <w:rsid w:val="00891148"/>
    <w:rsid w:val="00891325"/>
    <w:rsid w:val="00891F3E"/>
    <w:rsid w:val="0089205B"/>
    <w:rsid w:val="008921D6"/>
    <w:rsid w:val="00892212"/>
    <w:rsid w:val="008925E0"/>
    <w:rsid w:val="00892BE2"/>
    <w:rsid w:val="00892CE4"/>
    <w:rsid w:val="00892E0D"/>
    <w:rsid w:val="00893518"/>
    <w:rsid w:val="00893F67"/>
    <w:rsid w:val="00894410"/>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6A"/>
    <w:rsid w:val="008A3FB6"/>
    <w:rsid w:val="008A429E"/>
    <w:rsid w:val="008A51BB"/>
    <w:rsid w:val="008A532E"/>
    <w:rsid w:val="008A578B"/>
    <w:rsid w:val="008A5D33"/>
    <w:rsid w:val="008A72B9"/>
    <w:rsid w:val="008A73C3"/>
    <w:rsid w:val="008B0F24"/>
    <w:rsid w:val="008B14CE"/>
    <w:rsid w:val="008B2188"/>
    <w:rsid w:val="008B2C34"/>
    <w:rsid w:val="008B3043"/>
    <w:rsid w:val="008B32BE"/>
    <w:rsid w:val="008B3DEF"/>
    <w:rsid w:val="008B4B76"/>
    <w:rsid w:val="008B4C4F"/>
    <w:rsid w:val="008B536E"/>
    <w:rsid w:val="008B5BB5"/>
    <w:rsid w:val="008B66EA"/>
    <w:rsid w:val="008B71AB"/>
    <w:rsid w:val="008B7FA6"/>
    <w:rsid w:val="008C0149"/>
    <w:rsid w:val="008C086D"/>
    <w:rsid w:val="008C1302"/>
    <w:rsid w:val="008C14A3"/>
    <w:rsid w:val="008C1A74"/>
    <w:rsid w:val="008C29CC"/>
    <w:rsid w:val="008C30C2"/>
    <w:rsid w:val="008C3356"/>
    <w:rsid w:val="008C35BC"/>
    <w:rsid w:val="008C3BFF"/>
    <w:rsid w:val="008C41AA"/>
    <w:rsid w:val="008C48AB"/>
    <w:rsid w:val="008C5E41"/>
    <w:rsid w:val="008C607A"/>
    <w:rsid w:val="008C6256"/>
    <w:rsid w:val="008C668E"/>
    <w:rsid w:val="008C76C2"/>
    <w:rsid w:val="008D0011"/>
    <w:rsid w:val="008D0246"/>
    <w:rsid w:val="008D0C3C"/>
    <w:rsid w:val="008D0F03"/>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409D"/>
    <w:rsid w:val="008E45B3"/>
    <w:rsid w:val="008E47FC"/>
    <w:rsid w:val="008E4A15"/>
    <w:rsid w:val="008E4C58"/>
    <w:rsid w:val="008E51A7"/>
    <w:rsid w:val="008E5BA3"/>
    <w:rsid w:val="008E6928"/>
    <w:rsid w:val="008E6BA8"/>
    <w:rsid w:val="008E6F40"/>
    <w:rsid w:val="008E7058"/>
    <w:rsid w:val="008E76F1"/>
    <w:rsid w:val="008E7F75"/>
    <w:rsid w:val="008F0704"/>
    <w:rsid w:val="008F1628"/>
    <w:rsid w:val="008F17E1"/>
    <w:rsid w:val="008F1AC8"/>
    <w:rsid w:val="008F29B3"/>
    <w:rsid w:val="008F36A8"/>
    <w:rsid w:val="008F381B"/>
    <w:rsid w:val="008F3A3A"/>
    <w:rsid w:val="008F3B41"/>
    <w:rsid w:val="008F4713"/>
    <w:rsid w:val="008F4CDF"/>
    <w:rsid w:val="008F4EAE"/>
    <w:rsid w:val="008F50F6"/>
    <w:rsid w:val="008F5946"/>
    <w:rsid w:val="008F64B7"/>
    <w:rsid w:val="008F6C1C"/>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860"/>
    <w:rsid w:val="00914E60"/>
    <w:rsid w:val="00914F31"/>
    <w:rsid w:val="009157AD"/>
    <w:rsid w:val="00915AD6"/>
    <w:rsid w:val="00915D57"/>
    <w:rsid w:val="00916842"/>
    <w:rsid w:val="00916AC8"/>
    <w:rsid w:val="00916D2F"/>
    <w:rsid w:val="00916EE0"/>
    <w:rsid w:val="0091749C"/>
    <w:rsid w:val="00917B6F"/>
    <w:rsid w:val="009200A0"/>
    <w:rsid w:val="009203B8"/>
    <w:rsid w:val="00921854"/>
    <w:rsid w:val="00921B7B"/>
    <w:rsid w:val="00921EB4"/>
    <w:rsid w:val="00922848"/>
    <w:rsid w:val="00922D9D"/>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B7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2B2D"/>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17C7"/>
    <w:rsid w:val="00962A80"/>
    <w:rsid w:val="009630A3"/>
    <w:rsid w:val="00963110"/>
    <w:rsid w:val="009633D7"/>
    <w:rsid w:val="009636EC"/>
    <w:rsid w:val="00963ADF"/>
    <w:rsid w:val="00963B50"/>
    <w:rsid w:val="00964605"/>
    <w:rsid w:val="009646A3"/>
    <w:rsid w:val="009648B7"/>
    <w:rsid w:val="00964C23"/>
    <w:rsid w:val="00964FBE"/>
    <w:rsid w:val="0096512B"/>
    <w:rsid w:val="009656CF"/>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81F"/>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1C00"/>
    <w:rsid w:val="009A2A98"/>
    <w:rsid w:val="009A31C1"/>
    <w:rsid w:val="009A3665"/>
    <w:rsid w:val="009A3D06"/>
    <w:rsid w:val="009A43B6"/>
    <w:rsid w:val="009A4555"/>
    <w:rsid w:val="009A48BF"/>
    <w:rsid w:val="009A4EB1"/>
    <w:rsid w:val="009A53E6"/>
    <w:rsid w:val="009B139F"/>
    <w:rsid w:val="009B1623"/>
    <w:rsid w:val="009B17DE"/>
    <w:rsid w:val="009B1979"/>
    <w:rsid w:val="009B1BD9"/>
    <w:rsid w:val="009B1D21"/>
    <w:rsid w:val="009B2065"/>
    <w:rsid w:val="009B20CF"/>
    <w:rsid w:val="009B2D9C"/>
    <w:rsid w:val="009B2EE0"/>
    <w:rsid w:val="009B30EB"/>
    <w:rsid w:val="009B37AE"/>
    <w:rsid w:val="009B387B"/>
    <w:rsid w:val="009B3E8D"/>
    <w:rsid w:val="009B40F3"/>
    <w:rsid w:val="009B4ADC"/>
    <w:rsid w:val="009B568E"/>
    <w:rsid w:val="009B571C"/>
    <w:rsid w:val="009B5D55"/>
    <w:rsid w:val="009B6260"/>
    <w:rsid w:val="009B62D6"/>
    <w:rsid w:val="009B67CC"/>
    <w:rsid w:val="009B6B14"/>
    <w:rsid w:val="009B73E0"/>
    <w:rsid w:val="009B74F6"/>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3EC5"/>
    <w:rsid w:val="009C45F6"/>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011"/>
    <w:rsid w:val="009E04D9"/>
    <w:rsid w:val="009E068C"/>
    <w:rsid w:val="009E0E80"/>
    <w:rsid w:val="009E1BB5"/>
    <w:rsid w:val="009E2052"/>
    <w:rsid w:val="009E24D1"/>
    <w:rsid w:val="009E260A"/>
    <w:rsid w:val="009E363F"/>
    <w:rsid w:val="009E3999"/>
    <w:rsid w:val="009E496D"/>
    <w:rsid w:val="009E4AFA"/>
    <w:rsid w:val="009E4B71"/>
    <w:rsid w:val="009E4CB9"/>
    <w:rsid w:val="009E4ED7"/>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0E1"/>
    <w:rsid w:val="009F6522"/>
    <w:rsid w:val="009F6D6A"/>
    <w:rsid w:val="009F703E"/>
    <w:rsid w:val="009F739C"/>
    <w:rsid w:val="009F747D"/>
    <w:rsid w:val="009F7573"/>
    <w:rsid w:val="00A00CC7"/>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5D4"/>
    <w:rsid w:val="00A07E8C"/>
    <w:rsid w:val="00A07F38"/>
    <w:rsid w:val="00A102B8"/>
    <w:rsid w:val="00A102BA"/>
    <w:rsid w:val="00A1128C"/>
    <w:rsid w:val="00A11F82"/>
    <w:rsid w:val="00A1200D"/>
    <w:rsid w:val="00A125C0"/>
    <w:rsid w:val="00A1263E"/>
    <w:rsid w:val="00A12816"/>
    <w:rsid w:val="00A12D3B"/>
    <w:rsid w:val="00A13647"/>
    <w:rsid w:val="00A136A1"/>
    <w:rsid w:val="00A1601F"/>
    <w:rsid w:val="00A16420"/>
    <w:rsid w:val="00A16705"/>
    <w:rsid w:val="00A167BE"/>
    <w:rsid w:val="00A200F7"/>
    <w:rsid w:val="00A20ED7"/>
    <w:rsid w:val="00A21172"/>
    <w:rsid w:val="00A21CF6"/>
    <w:rsid w:val="00A224C0"/>
    <w:rsid w:val="00A22508"/>
    <w:rsid w:val="00A22EC2"/>
    <w:rsid w:val="00A22ED6"/>
    <w:rsid w:val="00A2348C"/>
    <w:rsid w:val="00A23EB5"/>
    <w:rsid w:val="00A241E1"/>
    <w:rsid w:val="00A24F38"/>
    <w:rsid w:val="00A25700"/>
    <w:rsid w:val="00A2589C"/>
    <w:rsid w:val="00A25EE2"/>
    <w:rsid w:val="00A25F07"/>
    <w:rsid w:val="00A26737"/>
    <w:rsid w:val="00A30508"/>
    <w:rsid w:val="00A309F8"/>
    <w:rsid w:val="00A319EE"/>
    <w:rsid w:val="00A31BFB"/>
    <w:rsid w:val="00A329ED"/>
    <w:rsid w:val="00A3305A"/>
    <w:rsid w:val="00A331C4"/>
    <w:rsid w:val="00A3389A"/>
    <w:rsid w:val="00A33CB9"/>
    <w:rsid w:val="00A33F92"/>
    <w:rsid w:val="00A34E88"/>
    <w:rsid w:val="00A35E61"/>
    <w:rsid w:val="00A361D8"/>
    <w:rsid w:val="00A36887"/>
    <w:rsid w:val="00A368CE"/>
    <w:rsid w:val="00A36B04"/>
    <w:rsid w:val="00A4057B"/>
    <w:rsid w:val="00A405D4"/>
    <w:rsid w:val="00A40EBD"/>
    <w:rsid w:val="00A4146E"/>
    <w:rsid w:val="00A415E5"/>
    <w:rsid w:val="00A419F7"/>
    <w:rsid w:val="00A41D8F"/>
    <w:rsid w:val="00A41E42"/>
    <w:rsid w:val="00A42094"/>
    <w:rsid w:val="00A421C4"/>
    <w:rsid w:val="00A43322"/>
    <w:rsid w:val="00A43586"/>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03E1"/>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26"/>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2C1"/>
    <w:rsid w:val="00A809C7"/>
    <w:rsid w:val="00A81FF5"/>
    <w:rsid w:val="00A824F1"/>
    <w:rsid w:val="00A829D5"/>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28F"/>
    <w:rsid w:val="00A94529"/>
    <w:rsid w:val="00A94587"/>
    <w:rsid w:val="00A94812"/>
    <w:rsid w:val="00A9485F"/>
    <w:rsid w:val="00A94986"/>
    <w:rsid w:val="00A94B1E"/>
    <w:rsid w:val="00A94DEC"/>
    <w:rsid w:val="00A952C1"/>
    <w:rsid w:val="00A957FD"/>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B8A"/>
    <w:rsid w:val="00AA5F76"/>
    <w:rsid w:val="00AA622B"/>
    <w:rsid w:val="00AA6683"/>
    <w:rsid w:val="00AA68E6"/>
    <w:rsid w:val="00AA6C53"/>
    <w:rsid w:val="00AA7A38"/>
    <w:rsid w:val="00AA7C9F"/>
    <w:rsid w:val="00AB050C"/>
    <w:rsid w:val="00AB06A1"/>
    <w:rsid w:val="00AB0C45"/>
    <w:rsid w:val="00AB0C8C"/>
    <w:rsid w:val="00AB1959"/>
    <w:rsid w:val="00AB2B87"/>
    <w:rsid w:val="00AB3030"/>
    <w:rsid w:val="00AB3C37"/>
    <w:rsid w:val="00AB3FEE"/>
    <w:rsid w:val="00AB40AC"/>
    <w:rsid w:val="00AB425D"/>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2E"/>
    <w:rsid w:val="00AC4AC2"/>
    <w:rsid w:val="00AC53E3"/>
    <w:rsid w:val="00AC679B"/>
    <w:rsid w:val="00AC6FF7"/>
    <w:rsid w:val="00AC7648"/>
    <w:rsid w:val="00AD03B4"/>
    <w:rsid w:val="00AD0D56"/>
    <w:rsid w:val="00AD0F9A"/>
    <w:rsid w:val="00AD10B7"/>
    <w:rsid w:val="00AD1BF6"/>
    <w:rsid w:val="00AD2256"/>
    <w:rsid w:val="00AD24BC"/>
    <w:rsid w:val="00AD261B"/>
    <w:rsid w:val="00AD30F9"/>
    <w:rsid w:val="00AD3A28"/>
    <w:rsid w:val="00AD43C6"/>
    <w:rsid w:val="00AD45B6"/>
    <w:rsid w:val="00AD499D"/>
    <w:rsid w:val="00AD518B"/>
    <w:rsid w:val="00AD5631"/>
    <w:rsid w:val="00AD5ECF"/>
    <w:rsid w:val="00AD6AB1"/>
    <w:rsid w:val="00AD7AB1"/>
    <w:rsid w:val="00AE01E2"/>
    <w:rsid w:val="00AE0DEC"/>
    <w:rsid w:val="00AE18CD"/>
    <w:rsid w:val="00AE2007"/>
    <w:rsid w:val="00AE21ED"/>
    <w:rsid w:val="00AE3B6D"/>
    <w:rsid w:val="00AE3D79"/>
    <w:rsid w:val="00AE3E36"/>
    <w:rsid w:val="00AE3EC0"/>
    <w:rsid w:val="00AE40A2"/>
    <w:rsid w:val="00AE4891"/>
    <w:rsid w:val="00AE4A6C"/>
    <w:rsid w:val="00AE5693"/>
    <w:rsid w:val="00AE5828"/>
    <w:rsid w:val="00AE5B0D"/>
    <w:rsid w:val="00AE63C3"/>
    <w:rsid w:val="00AE6B61"/>
    <w:rsid w:val="00AE7025"/>
    <w:rsid w:val="00AE7831"/>
    <w:rsid w:val="00AE79D5"/>
    <w:rsid w:val="00AE7B01"/>
    <w:rsid w:val="00AE7D4C"/>
    <w:rsid w:val="00AF00CB"/>
    <w:rsid w:val="00AF05E8"/>
    <w:rsid w:val="00AF0DC6"/>
    <w:rsid w:val="00AF134E"/>
    <w:rsid w:val="00AF185C"/>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A5B"/>
    <w:rsid w:val="00B01C6B"/>
    <w:rsid w:val="00B02121"/>
    <w:rsid w:val="00B02513"/>
    <w:rsid w:val="00B030EC"/>
    <w:rsid w:val="00B03715"/>
    <w:rsid w:val="00B03858"/>
    <w:rsid w:val="00B03BE6"/>
    <w:rsid w:val="00B04BB9"/>
    <w:rsid w:val="00B057B2"/>
    <w:rsid w:val="00B05ABE"/>
    <w:rsid w:val="00B05C5A"/>
    <w:rsid w:val="00B05C78"/>
    <w:rsid w:val="00B061C2"/>
    <w:rsid w:val="00B0644A"/>
    <w:rsid w:val="00B0677A"/>
    <w:rsid w:val="00B06F65"/>
    <w:rsid w:val="00B0780F"/>
    <w:rsid w:val="00B07C2D"/>
    <w:rsid w:val="00B11D71"/>
    <w:rsid w:val="00B11DBB"/>
    <w:rsid w:val="00B1213C"/>
    <w:rsid w:val="00B12C18"/>
    <w:rsid w:val="00B12F85"/>
    <w:rsid w:val="00B13578"/>
    <w:rsid w:val="00B1360E"/>
    <w:rsid w:val="00B13FAA"/>
    <w:rsid w:val="00B14620"/>
    <w:rsid w:val="00B150D1"/>
    <w:rsid w:val="00B1511D"/>
    <w:rsid w:val="00B1518D"/>
    <w:rsid w:val="00B15531"/>
    <w:rsid w:val="00B15CAA"/>
    <w:rsid w:val="00B15D46"/>
    <w:rsid w:val="00B1655B"/>
    <w:rsid w:val="00B17024"/>
    <w:rsid w:val="00B171CC"/>
    <w:rsid w:val="00B1751A"/>
    <w:rsid w:val="00B205E2"/>
    <w:rsid w:val="00B209F1"/>
    <w:rsid w:val="00B21496"/>
    <w:rsid w:val="00B218D8"/>
    <w:rsid w:val="00B21AE7"/>
    <w:rsid w:val="00B22D08"/>
    <w:rsid w:val="00B230A4"/>
    <w:rsid w:val="00B23412"/>
    <w:rsid w:val="00B246CA"/>
    <w:rsid w:val="00B25D89"/>
    <w:rsid w:val="00B26547"/>
    <w:rsid w:val="00B2716A"/>
    <w:rsid w:val="00B3047E"/>
    <w:rsid w:val="00B30CF4"/>
    <w:rsid w:val="00B30EBF"/>
    <w:rsid w:val="00B31401"/>
    <w:rsid w:val="00B31C7F"/>
    <w:rsid w:val="00B32023"/>
    <w:rsid w:val="00B320A6"/>
    <w:rsid w:val="00B32738"/>
    <w:rsid w:val="00B32E88"/>
    <w:rsid w:val="00B3319E"/>
    <w:rsid w:val="00B3320C"/>
    <w:rsid w:val="00B3365B"/>
    <w:rsid w:val="00B343A5"/>
    <w:rsid w:val="00B35112"/>
    <w:rsid w:val="00B35192"/>
    <w:rsid w:val="00B3532D"/>
    <w:rsid w:val="00B401E9"/>
    <w:rsid w:val="00B40210"/>
    <w:rsid w:val="00B40A9C"/>
    <w:rsid w:val="00B41503"/>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3B7"/>
    <w:rsid w:val="00B50768"/>
    <w:rsid w:val="00B51EEF"/>
    <w:rsid w:val="00B5202B"/>
    <w:rsid w:val="00B52E17"/>
    <w:rsid w:val="00B5344E"/>
    <w:rsid w:val="00B53739"/>
    <w:rsid w:val="00B54F91"/>
    <w:rsid w:val="00B550EE"/>
    <w:rsid w:val="00B55A3F"/>
    <w:rsid w:val="00B564B4"/>
    <w:rsid w:val="00B5665D"/>
    <w:rsid w:val="00B57BCF"/>
    <w:rsid w:val="00B60067"/>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7B"/>
    <w:rsid w:val="00B637EE"/>
    <w:rsid w:val="00B63AC8"/>
    <w:rsid w:val="00B6434B"/>
    <w:rsid w:val="00B65282"/>
    <w:rsid w:val="00B65523"/>
    <w:rsid w:val="00B657D0"/>
    <w:rsid w:val="00B658FD"/>
    <w:rsid w:val="00B65EFF"/>
    <w:rsid w:val="00B66077"/>
    <w:rsid w:val="00B66158"/>
    <w:rsid w:val="00B66183"/>
    <w:rsid w:val="00B66792"/>
    <w:rsid w:val="00B67BB0"/>
    <w:rsid w:val="00B67EC4"/>
    <w:rsid w:val="00B70166"/>
    <w:rsid w:val="00B70191"/>
    <w:rsid w:val="00B715E4"/>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659"/>
    <w:rsid w:val="00B80AEE"/>
    <w:rsid w:val="00B80EF6"/>
    <w:rsid w:val="00B81293"/>
    <w:rsid w:val="00B81B5E"/>
    <w:rsid w:val="00B828BE"/>
    <w:rsid w:val="00B83DEE"/>
    <w:rsid w:val="00B83E78"/>
    <w:rsid w:val="00B84B97"/>
    <w:rsid w:val="00B85322"/>
    <w:rsid w:val="00B857C1"/>
    <w:rsid w:val="00B86C7E"/>
    <w:rsid w:val="00B87807"/>
    <w:rsid w:val="00B90791"/>
    <w:rsid w:val="00B91E98"/>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4FD"/>
    <w:rsid w:val="00BB16C9"/>
    <w:rsid w:val="00BB215F"/>
    <w:rsid w:val="00BB31B7"/>
    <w:rsid w:val="00BB3D7A"/>
    <w:rsid w:val="00BB422E"/>
    <w:rsid w:val="00BB49E6"/>
    <w:rsid w:val="00BB5A11"/>
    <w:rsid w:val="00BB5AC7"/>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110"/>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AFC"/>
    <w:rsid w:val="00BE7F0A"/>
    <w:rsid w:val="00BF0493"/>
    <w:rsid w:val="00BF04D2"/>
    <w:rsid w:val="00BF08D3"/>
    <w:rsid w:val="00BF1849"/>
    <w:rsid w:val="00BF1BD5"/>
    <w:rsid w:val="00BF316C"/>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111"/>
    <w:rsid w:val="00C05423"/>
    <w:rsid w:val="00C06519"/>
    <w:rsid w:val="00C06602"/>
    <w:rsid w:val="00C06C01"/>
    <w:rsid w:val="00C07927"/>
    <w:rsid w:val="00C07B84"/>
    <w:rsid w:val="00C07E7A"/>
    <w:rsid w:val="00C07E8A"/>
    <w:rsid w:val="00C10887"/>
    <w:rsid w:val="00C11417"/>
    <w:rsid w:val="00C123BE"/>
    <w:rsid w:val="00C132DB"/>
    <w:rsid w:val="00C138CE"/>
    <w:rsid w:val="00C13EB0"/>
    <w:rsid w:val="00C13F17"/>
    <w:rsid w:val="00C15078"/>
    <w:rsid w:val="00C15441"/>
    <w:rsid w:val="00C16B01"/>
    <w:rsid w:val="00C16F34"/>
    <w:rsid w:val="00C17395"/>
    <w:rsid w:val="00C207EF"/>
    <w:rsid w:val="00C2137D"/>
    <w:rsid w:val="00C21A4B"/>
    <w:rsid w:val="00C21D1C"/>
    <w:rsid w:val="00C22807"/>
    <w:rsid w:val="00C23F49"/>
    <w:rsid w:val="00C2553F"/>
    <w:rsid w:val="00C25564"/>
    <w:rsid w:val="00C27F93"/>
    <w:rsid w:val="00C3037A"/>
    <w:rsid w:val="00C32525"/>
    <w:rsid w:val="00C327B5"/>
    <w:rsid w:val="00C3290B"/>
    <w:rsid w:val="00C3295A"/>
    <w:rsid w:val="00C32D96"/>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1E2C"/>
    <w:rsid w:val="00C423CD"/>
    <w:rsid w:val="00C42607"/>
    <w:rsid w:val="00C42814"/>
    <w:rsid w:val="00C42AA5"/>
    <w:rsid w:val="00C42D99"/>
    <w:rsid w:val="00C43C79"/>
    <w:rsid w:val="00C43E25"/>
    <w:rsid w:val="00C4445E"/>
    <w:rsid w:val="00C446AA"/>
    <w:rsid w:val="00C4520A"/>
    <w:rsid w:val="00C455F5"/>
    <w:rsid w:val="00C457C3"/>
    <w:rsid w:val="00C46482"/>
    <w:rsid w:val="00C4672F"/>
    <w:rsid w:val="00C46806"/>
    <w:rsid w:val="00C471CE"/>
    <w:rsid w:val="00C4788F"/>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398D"/>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2C"/>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325"/>
    <w:rsid w:val="00C8591C"/>
    <w:rsid w:val="00C85B86"/>
    <w:rsid w:val="00C87D75"/>
    <w:rsid w:val="00C90411"/>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1D9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5E6"/>
    <w:rsid w:val="00CA761E"/>
    <w:rsid w:val="00CA7AA1"/>
    <w:rsid w:val="00CA7E39"/>
    <w:rsid w:val="00CB0145"/>
    <w:rsid w:val="00CB0CC5"/>
    <w:rsid w:val="00CB0D0D"/>
    <w:rsid w:val="00CB0D8A"/>
    <w:rsid w:val="00CB0E7E"/>
    <w:rsid w:val="00CB10AE"/>
    <w:rsid w:val="00CB1248"/>
    <w:rsid w:val="00CB1954"/>
    <w:rsid w:val="00CB2539"/>
    <w:rsid w:val="00CB295F"/>
    <w:rsid w:val="00CB2C74"/>
    <w:rsid w:val="00CB38ED"/>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7E5"/>
    <w:rsid w:val="00CC08CB"/>
    <w:rsid w:val="00CC11B9"/>
    <w:rsid w:val="00CC12A9"/>
    <w:rsid w:val="00CC1414"/>
    <w:rsid w:val="00CC15AC"/>
    <w:rsid w:val="00CC185C"/>
    <w:rsid w:val="00CC193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6E60"/>
    <w:rsid w:val="00CC71F2"/>
    <w:rsid w:val="00CC7A82"/>
    <w:rsid w:val="00CC7CBD"/>
    <w:rsid w:val="00CD05AB"/>
    <w:rsid w:val="00CD1B3C"/>
    <w:rsid w:val="00CD2A36"/>
    <w:rsid w:val="00CD2C57"/>
    <w:rsid w:val="00CD2FA2"/>
    <w:rsid w:val="00CD324B"/>
    <w:rsid w:val="00CD368A"/>
    <w:rsid w:val="00CD52B5"/>
    <w:rsid w:val="00CD6428"/>
    <w:rsid w:val="00CD6794"/>
    <w:rsid w:val="00CD69F0"/>
    <w:rsid w:val="00CD6D30"/>
    <w:rsid w:val="00CD7013"/>
    <w:rsid w:val="00CD70B0"/>
    <w:rsid w:val="00CD7201"/>
    <w:rsid w:val="00CD7432"/>
    <w:rsid w:val="00CD7829"/>
    <w:rsid w:val="00CD7A10"/>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E7B73"/>
    <w:rsid w:val="00CF0950"/>
    <w:rsid w:val="00CF119C"/>
    <w:rsid w:val="00CF18BE"/>
    <w:rsid w:val="00CF1A6C"/>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DCF"/>
    <w:rsid w:val="00D01FE5"/>
    <w:rsid w:val="00D027B8"/>
    <w:rsid w:val="00D02F20"/>
    <w:rsid w:val="00D032E7"/>
    <w:rsid w:val="00D035F4"/>
    <w:rsid w:val="00D03ACD"/>
    <w:rsid w:val="00D03F5C"/>
    <w:rsid w:val="00D0428A"/>
    <w:rsid w:val="00D04F04"/>
    <w:rsid w:val="00D054BC"/>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013"/>
    <w:rsid w:val="00D21F35"/>
    <w:rsid w:val="00D2277E"/>
    <w:rsid w:val="00D22CB1"/>
    <w:rsid w:val="00D231E2"/>
    <w:rsid w:val="00D2371E"/>
    <w:rsid w:val="00D23F07"/>
    <w:rsid w:val="00D2418C"/>
    <w:rsid w:val="00D244A5"/>
    <w:rsid w:val="00D2476A"/>
    <w:rsid w:val="00D24826"/>
    <w:rsid w:val="00D24D50"/>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4ED1"/>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571F"/>
    <w:rsid w:val="00D663CD"/>
    <w:rsid w:val="00D67873"/>
    <w:rsid w:val="00D6788D"/>
    <w:rsid w:val="00D67CF7"/>
    <w:rsid w:val="00D70302"/>
    <w:rsid w:val="00D705F6"/>
    <w:rsid w:val="00D70BD9"/>
    <w:rsid w:val="00D71643"/>
    <w:rsid w:val="00D718B4"/>
    <w:rsid w:val="00D71A49"/>
    <w:rsid w:val="00D72168"/>
    <w:rsid w:val="00D721E3"/>
    <w:rsid w:val="00D73202"/>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4E2"/>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0F1A"/>
    <w:rsid w:val="00DB1241"/>
    <w:rsid w:val="00DB1A37"/>
    <w:rsid w:val="00DB25F7"/>
    <w:rsid w:val="00DB2B4D"/>
    <w:rsid w:val="00DB3694"/>
    <w:rsid w:val="00DB3EB4"/>
    <w:rsid w:val="00DB7215"/>
    <w:rsid w:val="00DC05C5"/>
    <w:rsid w:val="00DC17EF"/>
    <w:rsid w:val="00DC1D71"/>
    <w:rsid w:val="00DC23DE"/>
    <w:rsid w:val="00DC2C3E"/>
    <w:rsid w:val="00DC33B3"/>
    <w:rsid w:val="00DC354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A0E"/>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3E27"/>
    <w:rsid w:val="00DD47D3"/>
    <w:rsid w:val="00DD494D"/>
    <w:rsid w:val="00DD4A5F"/>
    <w:rsid w:val="00DD541B"/>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3E9"/>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EBE"/>
    <w:rsid w:val="00E42FC3"/>
    <w:rsid w:val="00E43CA8"/>
    <w:rsid w:val="00E44316"/>
    <w:rsid w:val="00E444F2"/>
    <w:rsid w:val="00E44C2F"/>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61"/>
    <w:rsid w:val="00E533D9"/>
    <w:rsid w:val="00E53B12"/>
    <w:rsid w:val="00E5423F"/>
    <w:rsid w:val="00E544A7"/>
    <w:rsid w:val="00E54A9A"/>
    <w:rsid w:val="00E55005"/>
    <w:rsid w:val="00E55916"/>
    <w:rsid w:val="00E5596D"/>
    <w:rsid w:val="00E55BDD"/>
    <w:rsid w:val="00E55E35"/>
    <w:rsid w:val="00E5655F"/>
    <w:rsid w:val="00E5789A"/>
    <w:rsid w:val="00E6079C"/>
    <w:rsid w:val="00E60A1A"/>
    <w:rsid w:val="00E61641"/>
    <w:rsid w:val="00E61C59"/>
    <w:rsid w:val="00E61D6C"/>
    <w:rsid w:val="00E62910"/>
    <w:rsid w:val="00E63CC8"/>
    <w:rsid w:val="00E642FA"/>
    <w:rsid w:val="00E64BD1"/>
    <w:rsid w:val="00E64E21"/>
    <w:rsid w:val="00E65081"/>
    <w:rsid w:val="00E66070"/>
    <w:rsid w:val="00E670E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5D34"/>
    <w:rsid w:val="00E76D8A"/>
    <w:rsid w:val="00E77127"/>
    <w:rsid w:val="00E77558"/>
    <w:rsid w:val="00E77BDB"/>
    <w:rsid w:val="00E77D92"/>
    <w:rsid w:val="00E80135"/>
    <w:rsid w:val="00E80284"/>
    <w:rsid w:val="00E802E0"/>
    <w:rsid w:val="00E805B0"/>
    <w:rsid w:val="00E8082A"/>
    <w:rsid w:val="00E813B7"/>
    <w:rsid w:val="00E81F38"/>
    <w:rsid w:val="00E82B10"/>
    <w:rsid w:val="00E839E0"/>
    <w:rsid w:val="00E842D9"/>
    <w:rsid w:val="00E846BC"/>
    <w:rsid w:val="00E84A1A"/>
    <w:rsid w:val="00E85054"/>
    <w:rsid w:val="00E85295"/>
    <w:rsid w:val="00E853CE"/>
    <w:rsid w:val="00E85A18"/>
    <w:rsid w:val="00E85CC6"/>
    <w:rsid w:val="00E85F73"/>
    <w:rsid w:val="00E86069"/>
    <w:rsid w:val="00E86232"/>
    <w:rsid w:val="00E87898"/>
    <w:rsid w:val="00E879E9"/>
    <w:rsid w:val="00E87AA9"/>
    <w:rsid w:val="00E9046C"/>
    <w:rsid w:val="00E91AB0"/>
    <w:rsid w:val="00E932A2"/>
    <w:rsid w:val="00E937E2"/>
    <w:rsid w:val="00E953A2"/>
    <w:rsid w:val="00E95B0E"/>
    <w:rsid w:val="00E95C19"/>
    <w:rsid w:val="00E95D36"/>
    <w:rsid w:val="00E968A5"/>
    <w:rsid w:val="00E96B35"/>
    <w:rsid w:val="00E96D0C"/>
    <w:rsid w:val="00E973E8"/>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556"/>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19C1"/>
    <w:rsid w:val="00EE1BD4"/>
    <w:rsid w:val="00EE2B3C"/>
    <w:rsid w:val="00EE34A6"/>
    <w:rsid w:val="00EE3785"/>
    <w:rsid w:val="00EE4440"/>
    <w:rsid w:val="00EE44C2"/>
    <w:rsid w:val="00EE4661"/>
    <w:rsid w:val="00EE4A42"/>
    <w:rsid w:val="00EE4BD1"/>
    <w:rsid w:val="00EE4D2E"/>
    <w:rsid w:val="00EE4F49"/>
    <w:rsid w:val="00EE4F66"/>
    <w:rsid w:val="00EE57E8"/>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3C4"/>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5D8A"/>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13D"/>
    <w:rsid w:val="00F133E1"/>
    <w:rsid w:val="00F13485"/>
    <w:rsid w:val="00F138BA"/>
    <w:rsid w:val="00F13E84"/>
    <w:rsid w:val="00F1463B"/>
    <w:rsid w:val="00F14A29"/>
    <w:rsid w:val="00F14D72"/>
    <w:rsid w:val="00F15707"/>
    <w:rsid w:val="00F15A79"/>
    <w:rsid w:val="00F15DC8"/>
    <w:rsid w:val="00F1743A"/>
    <w:rsid w:val="00F179AE"/>
    <w:rsid w:val="00F200F6"/>
    <w:rsid w:val="00F201F2"/>
    <w:rsid w:val="00F20B6A"/>
    <w:rsid w:val="00F20E10"/>
    <w:rsid w:val="00F210D5"/>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0C39"/>
    <w:rsid w:val="00F41047"/>
    <w:rsid w:val="00F41160"/>
    <w:rsid w:val="00F41471"/>
    <w:rsid w:val="00F4170D"/>
    <w:rsid w:val="00F41B09"/>
    <w:rsid w:val="00F425F1"/>
    <w:rsid w:val="00F42BE1"/>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2D4"/>
    <w:rsid w:val="00F6235E"/>
    <w:rsid w:val="00F63703"/>
    <w:rsid w:val="00F63F69"/>
    <w:rsid w:val="00F64084"/>
    <w:rsid w:val="00F64952"/>
    <w:rsid w:val="00F652EA"/>
    <w:rsid w:val="00F6560B"/>
    <w:rsid w:val="00F6565F"/>
    <w:rsid w:val="00F65C16"/>
    <w:rsid w:val="00F664FC"/>
    <w:rsid w:val="00F66E0C"/>
    <w:rsid w:val="00F66FFA"/>
    <w:rsid w:val="00F675B3"/>
    <w:rsid w:val="00F676B7"/>
    <w:rsid w:val="00F67C21"/>
    <w:rsid w:val="00F70675"/>
    <w:rsid w:val="00F706AF"/>
    <w:rsid w:val="00F7090C"/>
    <w:rsid w:val="00F70A91"/>
    <w:rsid w:val="00F70F91"/>
    <w:rsid w:val="00F72542"/>
    <w:rsid w:val="00F72ADA"/>
    <w:rsid w:val="00F733D6"/>
    <w:rsid w:val="00F7376D"/>
    <w:rsid w:val="00F740EC"/>
    <w:rsid w:val="00F74241"/>
    <w:rsid w:val="00F742BE"/>
    <w:rsid w:val="00F7491E"/>
    <w:rsid w:val="00F74D8D"/>
    <w:rsid w:val="00F7520A"/>
    <w:rsid w:val="00F75251"/>
    <w:rsid w:val="00F75761"/>
    <w:rsid w:val="00F75F51"/>
    <w:rsid w:val="00F766C2"/>
    <w:rsid w:val="00F7675B"/>
    <w:rsid w:val="00F7694D"/>
    <w:rsid w:val="00F76D8B"/>
    <w:rsid w:val="00F76DAF"/>
    <w:rsid w:val="00F77926"/>
    <w:rsid w:val="00F80646"/>
    <w:rsid w:val="00F80A99"/>
    <w:rsid w:val="00F80E92"/>
    <w:rsid w:val="00F81BDF"/>
    <w:rsid w:val="00F8245C"/>
    <w:rsid w:val="00F82B74"/>
    <w:rsid w:val="00F82BE6"/>
    <w:rsid w:val="00F834A5"/>
    <w:rsid w:val="00F83E9F"/>
    <w:rsid w:val="00F84024"/>
    <w:rsid w:val="00F845F5"/>
    <w:rsid w:val="00F84E1F"/>
    <w:rsid w:val="00F84F8C"/>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3581"/>
    <w:rsid w:val="00F949EA"/>
    <w:rsid w:val="00F953D4"/>
    <w:rsid w:val="00F9585F"/>
    <w:rsid w:val="00F95B4F"/>
    <w:rsid w:val="00F964BB"/>
    <w:rsid w:val="00F966C6"/>
    <w:rsid w:val="00F96895"/>
    <w:rsid w:val="00F97382"/>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34B"/>
    <w:rsid w:val="00FC6ADE"/>
    <w:rsid w:val="00FC6CAF"/>
    <w:rsid w:val="00FC6CE1"/>
    <w:rsid w:val="00FC7A23"/>
    <w:rsid w:val="00FC7E7F"/>
    <w:rsid w:val="00FD021B"/>
    <w:rsid w:val="00FD1423"/>
    <w:rsid w:val="00FD14D7"/>
    <w:rsid w:val="00FD18C7"/>
    <w:rsid w:val="00FD4385"/>
    <w:rsid w:val="00FD4774"/>
    <w:rsid w:val="00FD47BA"/>
    <w:rsid w:val="00FD47E6"/>
    <w:rsid w:val="00FD4FF5"/>
    <w:rsid w:val="00FD5D24"/>
    <w:rsid w:val="00FD5F49"/>
    <w:rsid w:val="00FD600B"/>
    <w:rsid w:val="00FD6132"/>
    <w:rsid w:val="00FD6CDB"/>
    <w:rsid w:val="00FD7927"/>
    <w:rsid w:val="00FE0EE6"/>
    <w:rsid w:val="00FE1240"/>
    <w:rsid w:val="00FE1463"/>
    <w:rsid w:val="00FE1B44"/>
    <w:rsid w:val="00FE2495"/>
    <w:rsid w:val="00FE251B"/>
    <w:rsid w:val="00FE2640"/>
    <w:rsid w:val="00FE285E"/>
    <w:rsid w:val="00FE2E58"/>
    <w:rsid w:val="00FE314B"/>
    <w:rsid w:val="00FE351D"/>
    <w:rsid w:val="00FE371A"/>
    <w:rsid w:val="00FE471C"/>
    <w:rsid w:val="00FE4E77"/>
    <w:rsid w:val="00FE59C4"/>
    <w:rsid w:val="00FE6235"/>
    <w:rsid w:val="00FE665C"/>
    <w:rsid w:val="00FE6BB9"/>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5397"/>
    <w:rsid w:val="00FF612E"/>
    <w:rsid w:val="00FF66E4"/>
    <w:rsid w:val="00FF6B3D"/>
    <w:rsid w:val="00FF6D8A"/>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 w:type="paragraph" w:styleId="NormalWeb">
    <w:name w:val="Normal (Web)"/>
    <w:basedOn w:val="Normal"/>
    <w:uiPriority w:val="99"/>
    <w:unhideWhenUsed/>
    <w:rsid w:val="002F19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765198626">
      <w:bodyDiv w:val="1"/>
      <w:marLeft w:val="0"/>
      <w:marRight w:val="0"/>
      <w:marTop w:val="0"/>
      <w:marBottom w:val="0"/>
      <w:divBdr>
        <w:top w:val="none" w:sz="0" w:space="0" w:color="auto"/>
        <w:left w:val="none" w:sz="0" w:space="0" w:color="auto"/>
        <w:bottom w:val="none" w:sz="0" w:space="0" w:color="auto"/>
        <w:right w:val="none" w:sz="0" w:space="0" w:color="auto"/>
      </w:divBdr>
      <w:divsChild>
        <w:div w:id="1637640054">
          <w:marLeft w:val="0"/>
          <w:marRight w:val="0"/>
          <w:marTop w:val="0"/>
          <w:marBottom w:val="0"/>
          <w:divBdr>
            <w:top w:val="none" w:sz="0" w:space="0" w:color="auto"/>
            <w:left w:val="none" w:sz="0" w:space="0" w:color="auto"/>
            <w:bottom w:val="none" w:sz="0" w:space="0" w:color="auto"/>
            <w:right w:val="none" w:sz="0" w:space="0" w:color="auto"/>
          </w:divBdr>
          <w:divsChild>
            <w:div w:id="1123501774">
              <w:marLeft w:val="0"/>
              <w:marRight w:val="0"/>
              <w:marTop w:val="0"/>
              <w:marBottom w:val="0"/>
              <w:divBdr>
                <w:top w:val="none" w:sz="0" w:space="0" w:color="auto"/>
                <w:left w:val="none" w:sz="0" w:space="0" w:color="auto"/>
                <w:bottom w:val="none" w:sz="0" w:space="0" w:color="auto"/>
                <w:right w:val="none" w:sz="0" w:space="0" w:color="auto"/>
              </w:divBdr>
              <w:divsChild>
                <w:div w:id="17636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238049750">
      <w:bodyDiv w:val="1"/>
      <w:marLeft w:val="0"/>
      <w:marRight w:val="0"/>
      <w:marTop w:val="0"/>
      <w:marBottom w:val="0"/>
      <w:divBdr>
        <w:top w:val="none" w:sz="0" w:space="0" w:color="auto"/>
        <w:left w:val="none" w:sz="0" w:space="0" w:color="auto"/>
        <w:bottom w:val="none" w:sz="0" w:space="0" w:color="auto"/>
        <w:right w:val="none" w:sz="0" w:space="0" w:color="auto"/>
      </w:divBdr>
      <w:divsChild>
        <w:div w:id="1090783638">
          <w:marLeft w:val="0"/>
          <w:marRight w:val="0"/>
          <w:marTop w:val="0"/>
          <w:marBottom w:val="0"/>
          <w:divBdr>
            <w:top w:val="none" w:sz="0" w:space="0" w:color="auto"/>
            <w:left w:val="none" w:sz="0" w:space="0" w:color="auto"/>
            <w:bottom w:val="none" w:sz="0" w:space="0" w:color="auto"/>
            <w:right w:val="none" w:sz="0" w:space="0" w:color="auto"/>
          </w:divBdr>
          <w:divsChild>
            <w:div w:id="852498385">
              <w:marLeft w:val="0"/>
              <w:marRight w:val="0"/>
              <w:marTop w:val="0"/>
              <w:marBottom w:val="0"/>
              <w:divBdr>
                <w:top w:val="none" w:sz="0" w:space="0" w:color="auto"/>
                <w:left w:val="none" w:sz="0" w:space="0" w:color="auto"/>
                <w:bottom w:val="none" w:sz="0" w:space="0" w:color="auto"/>
                <w:right w:val="none" w:sz="0" w:space="0" w:color="auto"/>
              </w:divBdr>
              <w:divsChild>
                <w:div w:id="193057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rainardLab/VirtualWorldColorConstancy"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justingardner.net/doku.php/mgl/overview" TargetMode="Externa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sychtoolbox.org" TargetMode="External"/><Relationship Id="rId22"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27</Pages>
  <Words>19506</Words>
  <Characters>111188</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532</cp:revision>
  <cp:lastPrinted>2021-06-07T14:59:00Z</cp:lastPrinted>
  <dcterms:created xsi:type="dcterms:W3CDTF">2021-06-07T14:59:00Z</dcterms:created>
  <dcterms:modified xsi:type="dcterms:W3CDTF">2021-09-0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